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6EE33016" w:rsidR="007137C7" w:rsidRDefault="001E2856" w:rsidP="002A6DF5">
      <w:pPr>
        <w:rPr>
          <w:ins w:id="0" w:author="Daniel Laughlin" w:date="2022-03-25T14:20:00Z"/>
          <w:rFonts w:ascii="Times New Roman" w:hAnsi="Times New Roman" w:cs="Times New Roman"/>
          <w:b/>
          <w:bCs/>
          <w:color w:val="000000" w:themeColor="text1"/>
        </w:rPr>
      </w:pPr>
      <w:commentRangeStart w:id="1"/>
      <w:r w:rsidRPr="00A018BD">
        <w:rPr>
          <w:rFonts w:ascii="Times New Roman" w:hAnsi="Times New Roman" w:cs="Times New Roman"/>
          <w:b/>
          <w:bCs/>
          <w:color w:val="000000" w:themeColor="text1"/>
        </w:rPr>
        <w:t>Title</w:t>
      </w:r>
      <w:commentRangeEnd w:id="1"/>
      <w:r w:rsidR="00D52219">
        <w:rPr>
          <w:rStyle w:val="CommentReference"/>
        </w:rPr>
        <w:commentReference w:id="1"/>
      </w:r>
      <w:r w:rsidRPr="00A018BD">
        <w:rPr>
          <w:rFonts w:ascii="Times New Roman" w:hAnsi="Times New Roman" w:cs="Times New Roman"/>
          <w:b/>
          <w:bCs/>
          <w:color w:val="000000" w:themeColor="text1"/>
        </w:rPr>
        <w:t xml:space="preserve"> </w:t>
      </w:r>
    </w:p>
    <w:p w14:paraId="1CB8BF6B" w14:textId="53CBB471" w:rsidR="00D52219" w:rsidRDefault="00D52219" w:rsidP="002A6DF5">
      <w:pPr>
        <w:rPr>
          <w:ins w:id="2" w:author="Daniel Laughlin" w:date="2022-03-25T14:20:00Z"/>
          <w:rFonts w:ascii="Times New Roman" w:hAnsi="Times New Roman" w:cs="Times New Roman"/>
          <w:b/>
          <w:bCs/>
          <w:color w:val="000000" w:themeColor="text1"/>
        </w:rPr>
      </w:pPr>
    </w:p>
    <w:p w14:paraId="48D622ED" w14:textId="318A8088" w:rsidR="00D52219" w:rsidRPr="009D50FF" w:rsidRDefault="00D52219" w:rsidP="002A6DF5">
      <w:pPr>
        <w:rPr>
          <w:rFonts w:ascii="Times New Roman" w:hAnsi="Times New Roman" w:cs="Times New Roman"/>
          <w:b/>
          <w:bCs/>
          <w:color w:val="000000" w:themeColor="text1"/>
        </w:rPr>
      </w:pPr>
      <w:ins w:id="3" w:author="Daniel Laughlin" w:date="2022-03-25T14:20:00Z">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ins>
      <w:ins w:id="4" w:author="Daniel Laughlin" w:date="2022-03-25T14:21:00Z">
        <w:r>
          <w:rPr>
            <w:rFonts w:ascii="Times New Roman" w:hAnsi="Times New Roman" w:cs="Times New Roman"/>
            <w:b/>
            <w:bCs/>
            <w:color w:val="000000" w:themeColor="text1"/>
          </w:rPr>
          <w:t xml:space="preserve"> yet</w:t>
        </w:r>
      </w:ins>
      <w:ins w:id="5" w:author="Daniel Laughlin" w:date="2022-03-25T14:20:00Z">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D52219">
          <w:rPr>
            <w:rFonts w:ascii="Times New Roman" w:hAnsi="Times New Roman" w:cs="Times New Roman"/>
            <w:b/>
            <w:bCs/>
            <w:i/>
            <w:iCs/>
            <w:color w:val="000000" w:themeColor="text1"/>
            <w:rPrChange w:id="6" w:author="Daniel Laughlin" w:date="2022-03-25T14:21:00Z">
              <w:rPr>
                <w:rFonts w:ascii="Times New Roman" w:hAnsi="Times New Roman" w:cs="Times New Roman"/>
                <w:b/>
                <w:bCs/>
                <w:color w:val="000000" w:themeColor="text1"/>
              </w:rPr>
            </w:rPrChange>
          </w:rPr>
          <w:t>Oenoethera</w:t>
        </w:r>
      </w:ins>
      <w:proofErr w:type="spellEnd"/>
      <w:ins w:id="7" w:author="Daniel Laughlin" w:date="2022-03-25T14:21:00Z">
        <w:r w:rsidRPr="00D52219">
          <w:rPr>
            <w:rFonts w:ascii="Times New Roman" w:hAnsi="Times New Roman" w:cs="Times New Roman"/>
            <w:b/>
            <w:bCs/>
            <w:i/>
            <w:iCs/>
            <w:color w:val="000000" w:themeColor="text1"/>
            <w:rPrChange w:id="8" w:author="Daniel Laughlin" w:date="2022-03-25T14:21:00Z">
              <w:rPr>
                <w:rFonts w:ascii="Times New Roman" w:hAnsi="Times New Roman" w:cs="Times New Roman"/>
                <w:b/>
                <w:bCs/>
                <w:color w:val="000000" w:themeColor="text1"/>
              </w:rPr>
            </w:rPrChange>
          </w:rPr>
          <w:t xml:space="preserve"> coloradensis</w:t>
        </w:r>
        <w:r w:rsidRPr="00D52219">
          <w:rPr>
            <w:rFonts w:ascii="Times New Roman" w:hAnsi="Times New Roman" w:cs="Times New Roman"/>
            <w:b/>
            <w:bCs/>
            <w:color w:val="000000" w:themeColor="text1"/>
          </w:rPr>
          <w:t>)</w:t>
        </w:r>
      </w:ins>
    </w:p>
    <w:p w14:paraId="3D7E63C4" w14:textId="42B8BCBF"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A018BD" w:rsidRDefault="002D20AA"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32FCDE5C" w14:textId="77777777" w:rsidR="00255B89" w:rsidRPr="00A018BD" w:rsidRDefault="002D20AA"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4146368F"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 xml:space="preserve">We determined that the seedbank </w:t>
      </w:r>
      <w:commentRangeStart w:id="9"/>
      <w:r w:rsidR="00B72106">
        <w:rPr>
          <w:rFonts w:ascii="Times New Roman" w:hAnsi="Times New Roman" w:cs="Times New Roman"/>
          <w:color w:val="000000" w:themeColor="text1"/>
        </w:rPr>
        <w:t xml:space="preserve">is important </w:t>
      </w:r>
      <w:commentRangeEnd w:id="9"/>
      <w:r w:rsidR="00C92DC7">
        <w:rPr>
          <w:rStyle w:val="CommentReference"/>
        </w:rPr>
        <w:commentReference w:id="9"/>
      </w:r>
      <w:r w:rsidR="00B72106">
        <w:rPr>
          <w:rFonts w:ascii="Times New Roman" w:hAnsi="Times New Roman" w:cs="Times New Roman"/>
          <w:color w:val="000000" w:themeColor="text1"/>
        </w:rPr>
        <w:t xml:space="preserve">for </w:t>
      </w:r>
      <w:r w:rsidR="00B72106">
        <w:rPr>
          <w:rFonts w:ascii="Times New Roman" w:hAnsi="Times New Roman" w:cs="Times New Roman"/>
          <w:i/>
          <w:iCs/>
          <w:color w:val="000000" w:themeColor="text1"/>
        </w:rPr>
        <w:t>O</w:t>
      </w:r>
      <w:r w:rsidR="00B72106" w:rsidRPr="00B72106">
        <w:rPr>
          <w:rFonts w:ascii="Times New Roman" w:hAnsi="Times New Roman" w:cs="Times New Roman"/>
          <w:i/>
          <w:iCs/>
          <w:color w:val="000000" w:themeColor="text1"/>
        </w:rPr>
        <w:t>. coloradensis</w:t>
      </w:r>
      <w:r w:rsidR="00B72106">
        <w:rPr>
          <w:rFonts w:ascii="Times New Roman" w:hAnsi="Times New Roman" w:cs="Times New Roman"/>
          <w:color w:val="000000" w:themeColor="text1"/>
        </w:rPr>
        <w:t xml:space="preserve">, and that including a seedbank stage in population models has a significant impact on modeled population growth rate. IPMs that included a size-based continuous state and discrete seedbank state indicated </w:t>
      </w:r>
      <w:r w:rsidR="008D667E">
        <w:rPr>
          <w:rFonts w:ascii="Times New Roman" w:hAnsi="Times New Roman" w:cs="Times New Roman"/>
          <w:color w:val="000000" w:themeColor="text1"/>
        </w:rPr>
        <w:t>that neither negative density dependence, demographic compensation, vital rate buffering, spatial asynchrony,</w:t>
      </w:r>
      <w:r w:rsidR="00B72106">
        <w:rPr>
          <w:rFonts w:ascii="Times New Roman" w:hAnsi="Times New Roman" w:cs="Times New Roman"/>
          <w:color w:val="000000" w:themeColor="text1"/>
        </w:rPr>
        <w:t xml:space="preserve"> nor fine-scale source-sink dynamics ar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C92DC7">
        <w:rPr>
          <w:rFonts w:ascii="Times New Roman" w:hAnsi="Times New Roman" w:cs="Times New Roman"/>
          <w:color w:val="000000" w:themeColor="text1"/>
        </w:rPr>
        <w:t xml:space="preserve">rates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Instead, w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allows this species to sidestep the demographic and genetic </w:t>
      </w:r>
      <w:r w:rsidR="00B72106">
        <w:rPr>
          <w:rFonts w:ascii="Times New Roman" w:hAnsi="Times New Roman" w:cs="Times New Roman"/>
          <w:color w:val="000000" w:themeColor="text1"/>
        </w:rPr>
        <w:lastRenderedPageBreak/>
        <w:t>challenges of small population size that rare 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51FDA684" w:rsidR="00D455D4" w:rsidRDefault="00E03C2D" w:rsidP="000D454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Both </w:t>
      </w:r>
      <w:r w:rsidR="002F36A6">
        <w:rPr>
          <w:rFonts w:ascii="Times New Roman" w:hAnsi="Times New Roman" w:cs="Times New Roman"/>
          <w:color w:val="000000" w:themeColor="text1"/>
        </w:rPr>
        <w:t xml:space="preserve">classical </w:t>
      </w:r>
      <w:r w:rsidR="0039091E">
        <w:rPr>
          <w:rFonts w:ascii="Times New Roman" w:hAnsi="Times New Roman" w:cs="Times New Roman"/>
          <w:color w:val="000000" w:themeColor="text1"/>
        </w:rPr>
        <w:t xml:space="preserve">theory and </w:t>
      </w:r>
      <w:r w:rsidR="005B5D87">
        <w:rPr>
          <w:rFonts w:ascii="Times New Roman" w:hAnsi="Times New Roman" w:cs="Times New Roman"/>
          <w:color w:val="000000" w:themeColor="text1"/>
        </w:rPr>
        <w:t xml:space="preserve">some </w:t>
      </w:r>
      <w:r w:rsidR="0039091E">
        <w:rPr>
          <w:rFonts w:ascii="Times New Roman" w:hAnsi="Times New Roman" w:cs="Times New Roman"/>
          <w:color w:val="000000" w:themeColor="text1"/>
        </w:rPr>
        <w:t xml:space="preserve">empirical evidence suggest that </w:t>
      </w:r>
      <w:r w:rsidR="005B5D87">
        <w:rPr>
          <w:rFonts w:ascii="Times New Roman" w:hAnsi="Times New Roman" w:cs="Times New Roman"/>
          <w:color w:val="000000" w:themeColor="text1"/>
        </w:rPr>
        <w:t xml:space="preserve">a </w:t>
      </w:r>
      <w:r w:rsidR="0039091E">
        <w:rPr>
          <w:rFonts w:ascii="Times New Roman" w:hAnsi="Times New Roman" w:cs="Times New Roman"/>
          <w:color w:val="000000" w:themeColor="text1"/>
        </w:rPr>
        <w:t>community</w:t>
      </w:r>
      <w:r w:rsidR="005B5D87">
        <w:rPr>
          <w:rFonts w:ascii="Times New Roman" w:hAnsi="Times New Roman" w:cs="Times New Roman"/>
          <w:color w:val="000000" w:themeColor="text1"/>
        </w:rPr>
        <w:t>’s</w:t>
      </w:r>
      <w:r w:rsidR="0039091E">
        <w:rPr>
          <w:rFonts w:ascii="Times New Roman" w:hAnsi="Times New Roman" w:cs="Times New Roman"/>
          <w:color w:val="000000" w:themeColor="text1"/>
        </w:rPr>
        <w:t xml:space="preserve"> dynamics are largely driven by the </w:t>
      </w:r>
      <w:r w:rsidR="005B5D87">
        <w:rPr>
          <w:rFonts w:ascii="Times New Roman" w:hAnsi="Times New Roman" w:cs="Times New Roman"/>
          <w:color w:val="000000" w:themeColor="text1"/>
        </w:rPr>
        <w:t>properties</w:t>
      </w:r>
      <w:r w:rsidR="0039091E">
        <w:rPr>
          <w:rFonts w:ascii="Times New Roman" w:hAnsi="Times New Roman" w:cs="Times New Roman"/>
          <w:color w:val="000000" w:themeColor="text1"/>
        </w:rPr>
        <w:t xml:space="preserve"> of its most common </w:t>
      </w:r>
      <w:commentRangeStart w:id="10"/>
      <w:r w:rsidR="0039091E">
        <w:rPr>
          <w:rFonts w:ascii="Times New Roman" w:hAnsi="Times New Roman" w:cs="Times New Roman"/>
          <w:color w:val="000000" w:themeColor="text1"/>
        </w:rPr>
        <w:t xml:space="preserve">species </w:t>
      </w:r>
      <w:r w:rsidR="0039091E">
        <w:rPr>
          <w:rFonts w:ascii="Times New Roman" w:hAnsi="Times New Roman" w:cs="Times New Roman"/>
          <w:color w:val="000000" w:themeColor="text1"/>
        </w:rPr>
        <w:fldChar w:fldCharType="begin" w:fldLock="1"/>
      </w:r>
      <w:r w:rsidR="00A767C2">
        <w:rPr>
          <w:rFonts w:ascii="Times New Roman" w:hAnsi="Times New Roman" w:cs="Times New Roman"/>
          <w:color w:val="000000" w:themeColor="text1"/>
        </w:rPr>
        <w:instrText>ADDIN CSL_CITATION {"citationItems":[{"id":"ITEM-1","itemData":{"abstract":"It is useful to distinguish between the immediate e}ects of species richness on ecosystems and those which become apparent on a longer time scale\\ described here as _lter and founder e}ects[ 1 Relationships between plant diversity and ecosystem properties can be explored by classifying component species into three categories Ð dominants\\ subordinates and transients[ Dominants recur in particular vegetation types\\ are relatively large\\ exhibit coarse!grained foraging for resources and\\ as individual species\\ make a substantial contribution to the plant biomass[ Subordinates also show high _delity of association with particular vegetation types but they are smaller in stature\\ forage on a more restricted scale and tend to occupy microhabitats delimited by the architecture and phenology of their associated dominants[ Transients comprise a heterogeneous assort! ment of species of low abundance and persistence^ a high proportion are juveniles of species that occur as dominants or subordinates in neighbouring ecosystems[ 2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0886# that claims of immediate bene_ts of high species richness to ecosystem functions arise from misinterpretation of data[ 3 Attribution of immediate control to dominants does not exclude subordinates and transients from involvement in the determination of ecosystem function and sustainability[ Both are suspected to play a crucial\\ if intermittent\\ role by in~uencing the recruitment of dominants[ Some subordinates may act as a _lter in~uencing regeneration by dominants following major perturbations[ 4 Transients originate from the seed rain and seed banks and provide an index of the pool of potential dominants and subordinates at speci_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author":[{"dropping-particle":"","family":"Grime","given":"J P","non-dropping-particle":"","parse-names":false,"suffix":""}],"container-title":"Journal of Ecology","id":"ITEM-1","issued":{"date-parts":[["1998"]]},"page":"902-910","title":"Benefits of plant diversity to ecosystems: immediate, filter and founder effects","type":"article-journal","volume":"86"},"uris":["http://www.mendeley.com/documents/?uuid=01e4e3e2-4c2a-4598-9b1a-b4f15e061d97"]},{"id":"ITEM-2","itemData":{"DOI":"10.1111/1365-2745.13330","ISSN":"13652745","abstract":"Random species loss has been shown experimentally to reduce ecosystem function, sometimes more than other anthropogenic environmental changes. Yet, controversy surrounds the importance of this finding for natural systems where species loss is non-random. We compiled data from 16 multi-year experiments located at a single native tallgrass prairie site. These experiments included responses to 11 anthropogenic environmental changes, as well as non-random biodiversity loss either the removal of uncommon/rare plant species or the most common (dominant) species. As predicted by the mass ratio hypothesis, loss of a dominant species had large impacts on productivity that were comparable to other anthropogenic drivers. In contrast, the loss of uncommon/rare species had small effects on productivity despite having the largest effects on species richness. The anthropogenic drivers that had the largest effects on productivity nitrogen, irrigation, and fire experienced not only loss of species but also significant changes in the abundance and identity of dominant species. Synthesis. These results suggest that mass ratio effects, rather than species loss per se, are an important determinant of ecosystem function with environmental change.","author":[{"dropping-particle":"","family":"Smith","given":"Melinda D.","non-dropping-particle":"","parse-names":false,"suffix":""},{"dropping-particle":"","family":"Koerner","given":"Sally E.","non-dropping-particle":"","parse-names":false,"suffix":""},{"dropping-particle":"","family":"Knapp","given":"Alan K.","non-dropping-particle":"","parse-names":false,"suffix":""},{"dropping-particle":"","family":"Avolio","given":"Meghan L.","non-dropping-particle":"","parse-names":false,"suffix":""},{"dropping-particle":"","family":"Chaves","given":"Francis A.","non-dropping-particle":"","parse-names":false,"suffix":""},{"dropping-particle":"","family":"Denton","given":"Elsie M.","non-dropping-particle":"","parse-names":false,"suffix":""},{"dropping-particle":"","family":"Dietrich","given":"John","non-dropping-particle":"","parse-names":false,"suffix":""},{"dropping-particle":"","family":"Gibson","given":"David J.","non-dropping-particle":"","parse-names":false,"suffix":""},{"dropping-particle":"","family":"Gray","given":"Jesse","non-dropping-particle":"","parse-names":false,"suffix":""},{"dropping-particle":"","family":"Hoffman","given":"Ava M.","non-dropping-particle":"","parse-names":false,"suffix":""},{"dropping-particle":"","family":"Hoover","given":"David L.","non-dropping-particle":"","parse-names":false,"suffix":""},{"dropping-particle":"","family":"Komatsu","given":"Kimberly J.","non-dropping-particle":"","parse-names":false,"suffix":""},{"dropping-particle":"","family":"Silletti","given":"Andrea","non-dropping-particle":"","parse-names":false,"suffix":""},{"dropping-particle":"","family":"Wilcox","given":"Kevin R.","non-dropping-particle":"","parse-names":false,"suffix":""},{"dropping-particle":"","family":"Yu","given":"Qiang","non-dropping-particle":"","parse-names":false,"suffix":""},{"dropping-particle":"","family":"Blair","given":"John M.","non-dropping-particle":"","parse-names":false,"suffix":""}],"container-title":"Journal of Ecology","id":"ITEM-2","issue":"3","issued":{"date-parts":[["2020"]]},"page":"855-864","title":"Mass ratio effects underlie ecosystem responses to environmental change","type":"article-journal","volume":"108"},"uris":["http://www.mendeley.com/documents/?uuid=7c18d484-079f-45e8-80fa-47cd793c79b3"]}],"mendeley":{"formattedCitation":"(Grime 1998, Smith et al. 2020)","plainTextFormattedCitation":"(Grime 1998, Smith et al. 2020)","previouslyFormattedCitation":"(Grime 1998, Smith et al. 2020)"},"properties":{"noteIndex":0},"schema":"https://github.com/citation-style-language/schema/raw/master/csl-citation.json"}</w:instrText>
      </w:r>
      <w:r w:rsidR="0039091E">
        <w:rPr>
          <w:rFonts w:ascii="Times New Roman" w:hAnsi="Times New Roman" w:cs="Times New Roman"/>
          <w:color w:val="000000" w:themeColor="text1"/>
        </w:rPr>
        <w:fldChar w:fldCharType="separate"/>
      </w:r>
      <w:r w:rsidR="0039091E" w:rsidRPr="0039091E">
        <w:rPr>
          <w:rFonts w:ascii="Times New Roman" w:hAnsi="Times New Roman" w:cs="Times New Roman"/>
          <w:noProof/>
          <w:color w:val="000000" w:themeColor="text1"/>
        </w:rPr>
        <w:t>(Grime 1998, Smith et al. 2020)</w:t>
      </w:r>
      <w:r w:rsidR="0039091E">
        <w:rPr>
          <w:rFonts w:ascii="Times New Roman" w:hAnsi="Times New Roman" w:cs="Times New Roman"/>
          <w:color w:val="000000" w:themeColor="text1"/>
        </w:rPr>
        <w:fldChar w:fldCharType="end"/>
      </w:r>
      <w:r w:rsidR="005B5D87">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Under this model, natural selection should reliably drive small populations and rare species to extinction. </w:t>
      </w:r>
      <w:commentRangeEnd w:id="10"/>
      <w:r w:rsidR="00C92DC7">
        <w:rPr>
          <w:rStyle w:val="CommentReference"/>
        </w:rPr>
        <w:commentReference w:id="10"/>
      </w:r>
      <w:r w:rsidR="005B5D87">
        <w:rPr>
          <w:rFonts w:ascii="Times New Roman" w:hAnsi="Times New Roman" w:cs="Times New Roman"/>
          <w:color w:val="000000" w:themeColor="text1"/>
        </w:rPr>
        <w:t xml:space="preserve">And yet, a </w:t>
      </w:r>
      <w:commentRangeStart w:id="11"/>
      <w:r w:rsidR="005B5D87">
        <w:rPr>
          <w:rFonts w:ascii="Times New Roman" w:hAnsi="Times New Roman" w:cs="Times New Roman"/>
          <w:color w:val="000000" w:themeColor="text1"/>
        </w:rPr>
        <w:t xml:space="preserve">majority </w:t>
      </w:r>
      <w:commentRangeEnd w:id="11"/>
      <w:r w:rsidR="00C92DC7">
        <w:rPr>
          <w:rStyle w:val="CommentReference"/>
        </w:rPr>
        <w:commentReference w:id="11"/>
      </w:r>
      <w:r w:rsidR="005B5D87">
        <w:rPr>
          <w:rFonts w:ascii="Times New Roman" w:hAnsi="Times New Roman" w:cs="Times New Roman"/>
          <w:color w:val="000000" w:themeColor="text1"/>
        </w:rPr>
        <w:t>of species globally 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 implying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 xml:space="preserve">to occupy.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w:t>
      </w:r>
      <w:del w:id="12" w:author="Daniel Laughlin" w:date="2022-03-25T10:12:00Z">
        <w:r w:rsidR="00A767C2" w:rsidDel="00C92DC7">
          <w:rPr>
            <w:rFonts w:ascii="Times New Roman" w:hAnsi="Times New Roman" w:cs="Times New Roman"/>
            <w:color w:val="000000" w:themeColor="text1"/>
          </w:rPr>
          <w:delText xml:space="preserve"> </w:delText>
        </w:r>
      </w:del>
      <w:r w:rsidR="00A767C2">
        <w:rPr>
          <w:rFonts w:ascii="Times New Roman" w:hAnsi="Times New Roman" w:cs="Times New Roman"/>
          <w:color w:val="000000" w:themeColor="text1"/>
        </w:rPr>
        <w:t xml:space="preserve">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Rare species can also reduce the success of invasive species, and are the </w:t>
      </w:r>
      <w:commentRangeStart w:id="13"/>
      <w:r w:rsidR="00E8110E">
        <w:rPr>
          <w:rFonts w:ascii="Times New Roman" w:hAnsi="Times New Roman" w:cs="Times New Roman"/>
          <w:color w:val="000000" w:themeColor="text1"/>
        </w:rPr>
        <w:t xml:space="preserve">primary drivers of biodiversity </w:t>
      </w:r>
      <w:commentRangeEnd w:id="13"/>
      <w:r w:rsidR="00C92DC7">
        <w:rPr>
          <w:rStyle w:val="CommentReference"/>
        </w:rPr>
        <w:commentReference w:id="13"/>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w:t>
      </w:r>
      <w:ins w:id="14" w:author="Daniel Laughlin" w:date="2022-03-25T10:12:00Z">
        <w:r w:rsidR="00C92DC7">
          <w:rPr>
            <w:rFonts w:ascii="Times New Roman" w:hAnsi="Times New Roman" w:cs="Times New Roman"/>
            <w:color w:val="000000" w:themeColor="text1"/>
          </w:rPr>
          <w:t>local</w:t>
        </w:r>
      </w:ins>
      <w:ins w:id="15" w:author="Daniel Laughlin" w:date="2022-03-25T10:13:00Z">
        <w:r w:rsidR="00C92DC7">
          <w:rPr>
            <w:rFonts w:ascii="Times New Roman" w:hAnsi="Times New Roman" w:cs="Times New Roman"/>
            <w:color w:val="000000" w:themeColor="text1"/>
          </w:rPr>
          <w:t xml:space="preserve"> </w:t>
        </w:r>
      </w:ins>
      <w:r w:rsidR="005716C4">
        <w:rPr>
          <w:rFonts w:ascii="Times New Roman" w:hAnsi="Times New Roman" w:cs="Times New Roman"/>
          <w:color w:val="000000" w:themeColor="text1"/>
        </w:rPr>
        <w:t xml:space="preserve">extirpation or </w:t>
      </w:r>
      <w:r w:rsidR="002A79E3">
        <w:rPr>
          <w:rFonts w:ascii="Times New Roman" w:hAnsi="Times New Roman" w:cs="Times New Roman"/>
          <w:color w:val="000000" w:themeColor="text1"/>
        </w:rPr>
        <w:t xml:space="preserve">even </w:t>
      </w:r>
      <w:ins w:id="16" w:author="Daniel Laughlin" w:date="2022-03-25T10:13:00Z">
        <w:r w:rsidR="00C92DC7">
          <w:rPr>
            <w:rFonts w:ascii="Times New Roman" w:hAnsi="Times New Roman" w:cs="Times New Roman"/>
            <w:color w:val="000000" w:themeColor="text1"/>
          </w:rPr>
          <w:t xml:space="preserve">global </w:t>
        </w:r>
      </w:ins>
      <w:r w:rsidR="005716C4">
        <w:rPr>
          <w:rFonts w:ascii="Times New Roman" w:hAnsi="Times New Roman" w:cs="Times New Roman"/>
          <w:color w:val="000000" w:themeColor="text1"/>
        </w:rPr>
        <w:t xml:space="preserve">extinction. </w:t>
      </w:r>
    </w:p>
    <w:p w14:paraId="4C71AE3C" w14:textId="1264EAF2" w:rsidR="00881B3E" w:rsidRDefault="000D454B" w:rsidP="002A6DF5">
      <w:pPr>
        <w:spacing w:line="480" w:lineRule="auto"/>
        <w:rPr>
          <w:rFonts w:ascii="Times New Roman" w:eastAsia="Times New Roman" w:hAnsi="Times New Roman" w:cs="Times New Roman"/>
          <w:color w:val="000000" w:themeColor="text1"/>
        </w:rPr>
      </w:pPr>
      <w:r>
        <w:rPr>
          <w:rFonts w:ascii="Times New Roman" w:hAnsi="Times New Roman" w:cs="Times New Roman"/>
          <w:color w:val="000000" w:themeColor="text1"/>
        </w:rPr>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that 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lastRenderedPageBreak/>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 xml:space="preserve">makes a species or population susceptible to a host of challenges, including genetic bottleneck effects that </w:t>
      </w:r>
      <w:ins w:id="17" w:author="Daniel Laughlin" w:date="2022-03-25T10:14:00Z">
        <w:r w:rsidR="00D203D1">
          <w:rPr>
            <w:rFonts w:ascii="Times New Roman" w:hAnsi="Times New Roman" w:cs="Times New Roman"/>
            <w:color w:val="000000" w:themeColor="text1"/>
          </w:rPr>
          <w:t xml:space="preserve">can </w:t>
        </w:r>
      </w:ins>
      <w:r w:rsidR="00A03A25">
        <w:rPr>
          <w:rFonts w:ascii="Times New Roman" w:hAnsi="Times New Roman" w:cs="Times New Roman"/>
          <w:color w:val="000000" w:themeColor="text1"/>
        </w:rPr>
        <w:t xml:space="preserve">decrease fitness and </w:t>
      </w:r>
      <w:del w:id="18" w:author="Daniel Laughlin" w:date="2022-03-25T10:14:00Z">
        <w:r w:rsidR="00A03A25" w:rsidDel="00D203D1">
          <w:rPr>
            <w:rFonts w:ascii="Times New Roman" w:hAnsi="Times New Roman" w:cs="Times New Roman"/>
            <w:color w:val="000000" w:themeColor="text1"/>
          </w:rPr>
          <w:delText>extirpation or</w:delText>
        </w:r>
      </w:del>
      <w:ins w:id="19" w:author="Daniel Laughlin" w:date="2022-03-25T10:14:00Z">
        <w:r w:rsidR="00D203D1">
          <w:rPr>
            <w:rFonts w:ascii="Times New Roman" w:hAnsi="Times New Roman" w:cs="Times New Roman"/>
            <w:color w:val="000000" w:themeColor="text1"/>
          </w:rPr>
          <w:t>lead to</w:t>
        </w:r>
      </w:ins>
      <w:r w:rsidR="00A03A25">
        <w:rPr>
          <w:rFonts w:ascii="Times New Roman" w:hAnsi="Times New Roman" w:cs="Times New Roman"/>
          <w:color w:val="000000" w:themeColor="text1"/>
        </w:rPr>
        <w:t xml:space="preserve"> extinction as a result of random variation in the </w:t>
      </w:r>
      <w:commentRangeStart w:id="20"/>
      <w:r w:rsidR="00A03A25">
        <w:rPr>
          <w:rFonts w:ascii="Times New Roman" w:hAnsi="Times New Roman" w:cs="Times New Roman"/>
          <w:color w:val="000000" w:themeColor="text1"/>
        </w:rPr>
        <w:t>environment</w:t>
      </w:r>
      <w:commentRangeEnd w:id="20"/>
      <w:r w:rsidR="00D203D1">
        <w:rPr>
          <w:rStyle w:val="CommentReference"/>
        </w:rPr>
        <w:commentReference w:id="20"/>
      </w:r>
      <w:r w:rsidR="00A03A25">
        <w:rPr>
          <w:rFonts w:ascii="Times New Roman" w:hAnsi="Times New Roman" w:cs="Times New Roman"/>
          <w:color w:val="000000" w:themeColor="text1"/>
        </w:rPr>
        <w:t>. 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w:t>
      </w:r>
      <w:commentRangeStart w:id="21"/>
      <w:r w:rsidR="00A97106">
        <w:rPr>
          <w:rFonts w:ascii="Times New Roman" w:hAnsi="Times New Roman" w:cs="Times New Roman"/>
          <w:color w:val="000000" w:themeColor="text1"/>
        </w:rPr>
        <w:t xml:space="preserve">There are five main strategies that allow persistence of rare populations: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r w:rsidR="00A97106">
        <w:rPr>
          <w:rFonts w:ascii="Times New Roman" w:eastAsia="Times New Roman" w:hAnsi="Times New Roman" w:cs="Times New Roman"/>
          <w:color w:val="000000" w:themeColor="text1"/>
        </w:rPr>
        <w:t xml:space="preserve">, demographic compensation, </w:t>
      </w:r>
      <w:r w:rsidR="00A97106" w:rsidRPr="00A018BD">
        <w:rPr>
          <w:rFonts w:ascii="Times New Roman" w:eastAsia="Times New Roman" w:hAnsi="Times New Roman" w:cs="Times New Roman"/>
          <w:color w:val="000000" w:themeColor="text1"/>
        </w:rPr>
        <w:t>vital rate buffering, asynchronous responses between subpopulations</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dynamics </w:t>
      </w:r>
      <w:commentRangeEnd w:id="21"/>
      <w:r w:rsidR="003C2A9E">
        <w:rPr>
          <w:rStyle w:val="CommentReference"/>
        </w:rPr>
        <w:commentReference w:id="21"/>
      </w:r>
      <w:r w:rsidR="00A97106" w:rsidRPr="00A018BD">
        <w:rPr>
          <w:rFonts w:ascii="Times New Roman" w:eastAsia="Times New Roman" w:hAnsi="Times New Roman" w:cs="Times New Roman"/>
          <w:color w:val="000000" w:themeColor="text1"/>
        </w:rPr>
        <w:fldChar w:fldCharType="begin" w:fldLock="1"/>
      </w:r>
      <w:r w:rsidR="00A9710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A97106" w:rsidRPr="00A018BD">
        <w:rPr>
          <w:rFonts w:ascii="Times New Roman" w:eastAsia="Times New Roman" w:hAnsi="Times New Roman" w:cs="Times New Roman"/>
          <w:color w:val="000000" w:themeColor="text1"/>
        </w:rPr>
        <w:fldChar w:fldCharType="separate"/>
      </w:r>
      <w:r w:rsidR="00A97106" w:rsidRPr="00A018BD">
        <w:rPr>
          <w:rFonts w:ascii="Times New Roman" w:eastAsia="Times New Roman" w:hAnsi="Times New Roman" w:cs="Times New Roman"/>
          <w:noProof/>
          <w:color w:val="000000" w:themeColor="text1"/>
        </w:rPr>
        <w:t>(Dibner et al. 2019)</w:t>
      </w:r>
      <w:r w:rsidR="00A97106" w:rsidRPr="00A018BD">
        <w:rPr>
          <w:rFonts w:ascii="Times New Roman" w:eastAsia="Times New Roman" w:hAnsi="Times New Roman" w:cs="Times New Roman"/>
          <w:color w:val="000000" w:themeColor="text1"/>
        </w:rPr>
        <w:fldChar w:fldCharType="end"/>
      </w:r>
      <w:r w:rsidR="00A97106" w:rsidRPr="00A018BD">
        <w:rPr>
          <w:rFonts w:ascii="Times New Roman" w:eastAsia="Times New Roman" w:hAnsi="Times New Roman" w:cs="Times New Roman"/>
          <w:color w:val="000000" w:themeColor="text1"/>
        </w:rPr>
        <w:t>.</w:t>
      </w:r>
    </w:p>
    <w:p w14:paraId="59D2EB86" w14:textId="5A04DBF3" w:rsidR="000D454B" w:rsidRPr="00881B3E" w:rsidRDefault="00A97106" w:rsidP="00881B3E">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the growth rate (</w:t>
      </w:r>
      <w:del w:id="22" w:author="Daniel Laughlin" w:date="2022-03-25T10:15:00Z">
        <w:r w:rsidR="001B2185" w:rsidDel="00D203D1">
          <w:rPr>
            <w:rFonts w:ascii="Times New Roman" w:eastAsia="Times New Roman" w:hAnsi="Times New Roman" w:cs="Times New Roman"/>
            <w:color w:val="000000" w:themeColor="text1"/>
          </w:rPr>
          <w:delText xml:space="preserve">lambda, or </w:delText>
        </w:r>
      </w:del>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xml:space="preserve">) of a population increases </w:t>
      </w:r>
      <w:del w:id="23" w:author="Daniel Laughlin" w:date="2022-03-25T10:15:00Z">
        <w:r w:rsidR="001B2185" w:rsidDel="00D203D1">
          <w:rPr>
            <w:rFonts w:ascii="Times New Roman" w:eastAsia="HGSMinchoE" w:hAnsi="Times New Roman" w:cs="Times New Roman"/>
            <w:color w:val="000000" w:themeColor="text1"/>
          </w:rPr>
          <w:delText>when the</w:delText>
        </w:r>
      </w:del>
      <w:ins w:id="24" w:author="Daniel Laughlin" w:date="2022-03-25T10:15:00Z">
        <w:r w:rsidR="00D203D1">
          <w:rPr>
            <w:rFonts w:ascii="Times New Roman" w:eastAsia="HGSMinchoE" w:hAnsi="Times New Roman" w:cs="Times New Roman"/>
            <w:color w:val="000000" w:themeColor="text1"/>
          </w:rPr>
          <w:t>with decre</w:t>
        </w:r>
      </w:ins>
      <w:ins w:id="25" w:author="Daniel Laughlin" w:date="2022-03-25T10:16:00Z">
        <w:r w:rsidR="00D203D1">
          <w:rPr>
            <w:rFonts w:ascii="Times New Roman" w:eastAsia="HGSMinchoE" w:hAnsi="Times New Roman" w:cs="Times New Roman"/>
            <w:color w:val="000000" w:themeColor="text1"/>
          </w:rPr>
          <w:t>a</w:t>
        </w:r>
      </w:ins>
      <w:ins w:id="26" w:author="Daniel Laughlin" w:date="2022-03-25T10:15:00Z">
        <w:r w:rsidR="00D203D1">
          <w:rPr>
            <w:rFonts w:ascii="Times New Roman" w:eastAsia="HGSMinchoE" w:hAnsi="Times New Roman" w:cs="Times New Roman"/>
            <w:color w:val="000000" w:themeColor="text1"/>
          </w:rPr>
          <w:t>sing</w:t>
        </w:r>
      </w:ins>
      <w:r w:rsidR="001B2185">
        <w:rPr>
          <w:rFonts w:ascii="Times New Roman" w:eastAsia="HGSMinchoE" w:hAnsi="Times New Roman" w:cs="Times New Roman"/>
          <w:color w:val="000000" w:themeColor="text1"/>
        </w:rPr>
        <w:t xml:space="preserve"> population </w:t>
      </w:r>
      <w:commentRangeStart w:id="27"/>
      <w:r w:rsidR="001B2185">
        <w:rPr>
          <w:rFonts w:ascii="Times New Roman" w:eastAsia="HGSMinchoE" w:hAnsi="Times New Roman" w:cs="Times New Roman"/>
          <w:color w:val="000000" w:themeColor="text1"/>
        </w:rPr>
        <w:t>size</w:t>
      </w:r>
      <w:commentRangeEnd w:id="27"/>
      <w:r w:rsidR="00D203D1">
        <w:rPr>
          <w:rStyle w:val="CommentReference"/>
        </w:rPr>
        <w:commentReference w:id="27"/>
      </w:r>
      <w:del w:id="28" w:author="Daniel Laughlin" w:date="2022-03-25T10:16:00Z">
        <w:r w:rsidR="001B2185" w:rsidDel="00D203D1">
          <w:rPr>
            <w:rFonts w:ascii="Times New Roman" w:eastAsia="HGSMinchoE" w:hAnsi="Times New Roman" w:cs="Times New Roman"/>
            <w:color w:val="000000" w:themeColor="text1"/>
          </w:rPr>
          <w:delText xml:space="preserve"> is small</w:delText>
        </w:r>
      </w:del>
      <w:r w:rsidR="001B2185">
        <w:rPr>
          <w:rFonts w:ascii="Times New Roman" w:eastAsia="HGSMinchoE" w:hAnsi="Times New Roman" w:cs="Times New Roman"/>
          <w:color w:val="000000" w:themeColor="text1"/>
        </w:rPr>
        <w:t xml:space="preserve">. Demographic compensation </w:t>
      </w:r>
      <w:del w:id="29" w:author="Daniel Laughlin" w:date="2022-03-25T10:16:00Z">
        <w:r w:rsidR="001B2185" w:rsidDel="00D203D1">
          <w:rPr>
            <w:rFonts w:ascii="Times New Roman" w:eastAsia="HGSMinchoE" w:hAnsi="Times New Roman" w:cs="Times New Roman"/>
            <w:color w:val="000000" w:themeColor="text1"/>
          </w:rPr>
          <w:delText>means that</w:delText>
        </w:r>
      </w:del>
      <w:ins w:id="30" w:author="Daniel Laughlin" w:date="2022-03-25T10:16:00Z">
        <w:r w:rsidR="00D203D1">
          <w:rPr>
            <w:rFonts w:ascii="Times New Roman" w:eastAsia="HGSMinchoE" w:hAnsi="Times New Roman" w:cs="Times New Roman"/>
            <w:color w:val="000000" w:themeColor="text1"/>
          </w:rPr>
          <w:t>occurs when</w:t>
        </w:r>
      </w:ins>
      <w:r w:rsidR="001B2185">
        <w:rPr>
          <w:rFonts w:ascii="Times New Roman" w:eastAsia="HGSMinchoE" w:hAnsi="Times New Roman" w:cs="Times New Roman"/>
          <w:color w:val="000000" w:themeColor="text1"/>
        </w:rPr>
        <w:t xml:space="preserve">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maintains a relatively constant population growth rate in response to environmental variation. Vital rate buffering </w:t>
      </w:r>
      <w:del w:id="31" w:author="Daniel Laughlin" w:date="2022-03-25T10:17:00Z">
        <w:r w:rsidR="00C81E5D" w:rsidDel="00D203D1">
          <w:rPr>
            <w:rFonts w:ascii="Times New Roman" w:eastAsia="HGSMinchoE" w:hAnsi="Times New Roman" w:cs="Times New Roman"/>
            <w:color w:val="000000" w:themeColor="text1"/>
          </w:rPr>
          <w:delText xml:space="preserve">happens </w:delText>
        </w:r>
      </w:del>
      <w:ins w:id="32" w:author="Daniel Laughlin" w:date="2022-03-25T10:17:00Z">
        <w:r w:rsidR="00D203D1">
          <w:rPr>
            <w:rFonts w:ascii="Times New Roman" w:eastAsia="HGSMinchoE" w:hAnsi="Times New Roman" w:cs="Times New Roman"/>
            <w:color w:val="000000" w:themeColor="text1"/>
          </w:rPr>
          <w:t xml:space="preserve">occurs </w:t>
        </w:r>
      </w:ins>
      <w:r w:rsidR="007D3F47">
        <w:rPr>
          <w:rFonts w:ascii="Times New Roman" w:eastAsia="HGSMinchoE" w:hAnsi="Times New Roman" w:cs="Times New Roman"/>
          <w:color w:val="000000" w:themeColor="text1"/>
        </w:rPr>
        <w:t xml:space="preserve">when the variability of vital rates decreases as the vital rate becomes more important </w:t>
      </w:r>
      <w:ins w:id="33" w:author="Daniel Laughlin" w:date="2022-03-25T10:17:00Z">
        <w:r w:rsidR="00D203D1">
          <w:rPr>
            <w:rFonts w:ascii="Times New Roman" w:eastAsia="HGSMinchoE" w:hAnsi="Times New Roman" w:cs="Times New Roman"/>
            <w:color w:val="000000" w:themeColor="text1"/>
          </w:rPr>
          <w:t xml:space="preserve">(i.e., has a higher elasticity) </w:t>
        </w:r>
      </w:ins>
      <w:r w:rsidR="007D3F47">
        <w:rPr>
          <w:rFonts w:ascii="Times New Roman" w:eastAsia="HGSMinchoE" w:hAnsi="Times New Roman" w:cs="Times New Roman"/>
          <w:color w:val="000000" w:themeColor="text1"/>
        </w:rPr>
        <w:t>for determining population growth rate</w:t>
      </w:r>
      <w:del w:id="34" w:author="Daniel Laughlin" w:date="2022-03-25T10:17:00Z">
        <w:r w:rsidR="007D3F47" w:rsidDel="00D203D1">
          <w:rPr>
            <w:rFonts w:ascii="Times New Roman" w:eastAsia="HGSMinchoE" w:hAnsi="Times New Roman" w:cs="Times New Roman"/>
            <w:color w:val="000000" w:themeColor="text1"/>
          </w:rPr>
          <w:delText xml:space="preserve"> (i.e. has a higher elasticity)</w:delText>
        </w:r>
      </w:del>
      <w:r w:rsidR="007D3F47">
        <w:rPr>
          <w:rFonts w:ascii="Times New Roman" w:eastAsia="HGSMinchoE" w:hAnsi="Times New Roman" w:cs="Times New Roman"/>
          <w:color w:val="000000" w:themeColor="text1"/>
        </w:rPr>
        <w:t xml:space="preserve">, which </w:t>
      </w:r>
      <w:del w:id="35" w:author="Daniel Laughlin" w:date="2022-03-25T10:17:00Z">
        <w:r w:rsidR="007D3F47" w:rsidDel="00D203D1">
          <w:rPr>
            <w:rFonts w:ascii="Times New Roman" w:eastAsia="HGSMinchoE" w:hAnsi="Times New Roman" w:cs="Times New Roman"/>
            <w:color w:val="000000" w:themeColor="text1"/>
          </w:rPr>
          <w:delText xml:space="preserve">also </w:delText>
        </w:r>
      </w:del>
      <w:r w:rsidR="007D3F47">
        <w:rPr>
          <w:rFonts w:ascii="Times New Roman" w:eastAsia="HGSMinchoE" w:hAnsi="Times New Roman" w:cs="Times New Roman"/>
          <w:color w:val="000000" w:themeColor="text1"/>
        </w:rPr>
        <w:t xml:space="preserve">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w:t>
      </w:r>
      <w:del w:id="36" w:author="Daniel Laughlin" w:date="2022-03-25T10:18:00Z">
        <w:r w:rsidR="00C81E5D" w:rsidDel="00D203D1">
          <w:rPr>
            <w:rFonts w:ascii="Times New Roman" w:eastAsia="HGSMinchoE" w:hAnsi="Times New Roman" w:cs="Times New Roman"/>
            <w:color w:val="000000" w:themeColor="text1"/>
          </w:rPr>
          <w:delText xml:space="preserve">experiencing large </w:delText>
        </w:r>
      </w:del>
      <w:r w:rsidR="00C81E5D">
        <w:rPr>
          <w:rFonts w:ascii="Times New Roman" w:eastAsia="HGSMinchoE" w:hAnsi="Times New Roman" w:cs="Times New Roman"/>
          <w:color w:val="000000" w:themeColor="text1"/>
        </w:rPr>
        <w:t>fluctuati</w:t>
      </w:r>
      <w:ins w:id="37" w:author="Daniel Laughlin" w:date="2022-03-25T10:18:00Z">
        <w:r w:rsidR="00D203D1">
          <w:rPr>
            <w:rFonts w:ascii="Times New Roman" w:eastAsia="HGSMinchoE" w:hAnsi="Times New Roman" w:cs="Times New Roman"/>
            <w:color w:val="000000" w:themeColor="text1"/>
          </w:rPr>
          <w:t>ng</w:t>
        </w:r>
      </w:ins>
      <w:del w:id="38" w:author="Daniel Laughlin" w:date="2022-03-25T10:18:00Z">
        <w:r w:rsidR="00C81E5D" w:rsidDel="00D203D1">
          <w:rPr>
            <w:rFonts w:ascii="Times New Roman" w:eastAsia="HGSMinchoE" w:hAnsi="Times New Roman" w:cs="Times New Roman"/>
            <w:color w:val="000000" w:themeColor="text1"/>
          </w:rPr>
          <w:delText>ons</w:delText>
        </w:r>
      </w:del>
      <w:r w:rsidR="00C81E5D">
        <w:rPr>
          <w:rFonts w:ascii="Times New Roman" w:eastAsia="HGSMinchoE" w:hAnsi="Times New Roman" w:cs="Times New Roman"/>
          <w:color w:val="000000" w:themeColor="text1"/>
        </w:rPr>
        <w:t xml:space="preserve"> as the environment changes. Spatial asynchrony occurs when subpopulations close to one another in space have different or even 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w:t>
      </w:r>
      <w:ins w:id="39" w:author="Daniel Laughlin" w:date="2022-03-25T10:19:00Z">
        <w:r w:rsidR="00D203D1">
          <w:rPr>
            <w:rFonts w:ascii="Times New Roman" w:eastAsia="HGSMinchoE" w:hAnsi="Times New Roman" w:cs="Times New Roman"/>
            <w:color w:val="000000" w:themeColor="text1"/>
          </w:rPr>
          <w:t xml:space="preserve">s, which </w:t>
        </w:r>
      </w:ins>
      <w:del w:id="40" w:author="Daniel Laughlin" w:date="2022-03-25T10:19:00Z">
        <w:r w:rsidR="00560EF3" w:rsidDel="00D203D1">
          <w:rPr>
            <w:rFonts w:ascii="Times New Roman" w:eastAsia="HGSMinchoE" w:hAnsi="Times New Roman" w:cs="Times New Roman"/>
            <w:color w:val="000000" w:themeColor="text1"/>
          </w:rPr>
          <w:delText xml:space="preserve">s. This again </w:delText>
        </w:r>
      </w:del>
      <w:r w:rsidR="00560EF3">
        <w:rPr>
          <w:rFonts w:ascii="Times New Roman" w:eastAsia="HGSMinchoE" w:hAnsi="Times New Roman" w:cs="Times New Roman"/>
          <w:color w:val="000000" w:themeColor="text1"/>
        </w:rPr>
        <w:t xml:space="preserve">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4C3D00">
        <w:rPr>
          <w:rFonts w:ascii="Times New Roman" w:eastAsia="HGSMinchoE" w:hAnsi="Times New Roman" w:cs="Times New Roman"/>
          <w:color w:val="000000" w:themeColor="text1"/>
        </w:rPr>
        <w:t xml:space="preserve">The most effective conservation and management </w:t>
      </w:r>
      <w:del w:id="41" w:author="Daniel Laughlin" w:date="2022-03-25T10:19:00Z">
        <w:r w:rsidR="004C3D00" w:rsidDel="00DD7C4D">
          <w:rPr>
            <w:rFonts w:ascii="Times New Roman" w:eastAsia="HGSMinchoE" w:hAnsi="Times New Roman" w:cs="Times New Roman"/>
            <w:color w:val="000000" w:themeColor="text1"/>
          </w:rPr>
          <w:delText xml:space="preserve">efforts </w:delText>
        </w:r>
      </w:del>
      <w:ins w:id="42" w:author="Daniel Laughlin" w:date="2022-03-25T10:19:00Z">
        <w:r w:rsidR="00DD7C4D">
          <w:rPr>
            <w:rFonts w:ascii="Times New Roman" w:eastAsia="HGSMinchoE" w:hAnsi="Times New Roman" w:cs="Times New Roman"/>
            <w:color w:val="000000" w:themeColor="text1"/>
          </w:rPr>
          <w:t xml:space="preserve">plans </w:t>
        </w:r>
      </w:ins>
      <w:r w:rsidR="004C3D00">
        <w:rPr>
          <w:rFonts w:ascii="Times New Roman" w:eastAsia="HGSMinchoE" w:hAnsi="Times New Roman" w:cs="Times New Roman"/>
          <w:color w:val="000000" w:themeColor="text1"/>
        </w:rPr>
        <w:t xml:space="preserve">for </w:t>
      </w:r>
      <w:del w:id="43" w:author="Daniel Laughlin" w:date="2022-03-25T10:19:00Z">
        <w:r w:rsidR="004C3D00" w:rsidDel="00DD7C4D">
          <w:rPr>
            <w:rFonts w:ascii="Times New Roman" w:eastAsia="HGSMinchoE" w:hAnsi="Times New Roman" w:cs="Times New Roman"/>
            <w:color w:val="000000" w:themeColor="text1"/>
          </w:rPr>
          <w:delText xml:space="preserve">a </w:delText>
        </w:r>
      </w:del>
      <w:r w:rsidR="004C3D00">
        <w:rPr>
          <w:rFonts w:ascii="Times New Roman" w:eastAsia="HGSMinchoE" w:hAnsi="Times New Roman" w:cs="Times New Roman"/>
          <w:color w:val="000000" w:themeColor="text1"/>
        </w:rPr>
        <w:t>rare population</w:t>
      </w:r>
      <w:ins w:id="44" w:author="Daniel Laughlin" w:date="2022-03-25T10:19:00Z">
        <w:r w:rsidR="00DD7C4D">
          <w:rPr>
            <w:rFonts w:ascii="Times New Roman" w:eastAsia="HGSMinchoE" w:hAnsi="Times New Roman" w:cs="Times New Roman"/>
            <w:color w:val="000000" w:themeColor="text1"/>
          </w:rPr>
          <w:t>s</w:t>
        </w:r>
      </w:ins>
      <w:r w:rsidR="004C3D00">
        <w:rPr>
          <w:rFonts w:ascii="Times New Roman" w:eastAsia="HGSMinchoE" w:hAnsi="Times New Roman" w:cs="Times New Roman"/>
          <w:color w:val="000000" w:themeColor="text1"/>
        </w:rPr>
        <w:t xml:space="preserve"> will </w:t>
      </w:r>
      <w:del w:id="45" w:author="Daniel Laughlin" w:date="2022-03-25T10:19:00Z">
        <w:r w:rsidR="004C3D00" w:rsidDel="00DD7C4D">
          <w:rPr>
            <w:rFonts w:ascii="Times New Roman" w:eastAsia="HGSMinchoE" w:hAnsi="Times New Roman" w:cs="Times New Roman"/>
            <w:color w:val="000000" w:themeColor="text1"/>
          </w:rPr>
          <w:delText xml:space="preserve">be </w:delText>
        </w:r>
      </w:del>
      <w:r w:rsidR="004C3D00">
        <w:rPr>
          <w:rFonts w:ascii="Times New Roman" w:eastAsia="HGSMinchoE" w:hAnsi="Times New Roman" w:cs="Times New Roman"/>
          <w:color w:val="000000" w:themeColor="text1"/>
        </w:rPr>
        <w:t>differ</w:t>
      </w:r>
      <w:del w:id="46" w:author="Daniel Laughlin" w:date="2022-03-25T10:19:00Z">
        <w:r w:rsidR="004C3D00" w:rsidDel="00DD7C4D">
          <w:rPr>
            <w:rFonts w:ascii="Times New Roman" w:eastAsia="HGSMinchoE" w:hAnsi="Times New Roman" w:cs="Times New Roman"/>
            <w:color w:val="000000" w:themeColor="text1"/>
          </w:rPr>
          <w:delText>ent</w:delText>
        </w:r>
      </w:del>
      <w:r w:rsidR="004C3D00">
        <w:rPr>
          <w:rFonts w:ascii="Times New Roman" w:eastAsia="HGSMinchoE" w:hAnsi="Times New Roman" w:cs="Times New Roman"/>
          <w:color w:val="000000" w:themeColor="text1"/>
        </w:rPr>
        <w:t xml:space="preserve"> according to which of these persistence mechanisms is </w:t>
      </w:r>
      <w:del w:id="47" w:author="Daniel Laughlin" w:date="2022-03-25T10:19:00Z">
        <w:r w:rsidR="004C3D00" w:rsidDel="00DD7C4D">
          <w:rPr>
            <w:rFonts w:ascii="Times New Roman" w:eastAsia="HGSMinchoE" w:hAnsi="Times New Roman" w:cs="Times New Roman"/>
            <w:color w:val="000000" w:themeColor="text1"/>
          </w:rPr>
          <w:delText>working to maintain that population</w:delText>
        </w:r>
      </w:del>
      <w:ins w:id="48" w:author="Daniel Laughlin" w:date="2022-03-25T10:19:00Z">
        <w:r w:rsidR="00DD7C4D">
          <w:rPr>
            <w:rFonts w:ascii="Times New Roman" w:eastAsia="HGSMinchoE" w:hAnsi="Times New Roman" w:cs="Times New Roman"/>
            <w:color w:val="000000" w:themeColor="text1"/>
          </w:rPr>
          <w:t>operating</w:t>
        </w:r>
      </w:ins>
      <w:r w:rsidR="004C3D00">
        <w:rPr>
          <w:rFonts w:ascii="Times New Roman" w:eastAsia="HGSMinchoE" w:hAnsi="Times New Roman" w:cs="Times New Roman"/>
          <w:color w:val="000000" w:themeColor="text1"/>
        </w:rPr>
        <w:t xml:space="preserve">. </w:t>
      </w:r>
    </w:p>
    <w:p w14:paraId="3226495D" w14:textId="6C6EDF4B"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w:t>
      </w:r>
      <w:proofErr w:type="spellStart"/>
      <w:r w:rsidR="00057944" w:rsidRPr="00A30BC7">
        <w:rPr>
          <w:rFonts w:ascii="Times New Roman" w:eastAsia="Times New Roman" w:hAnsi="Times New Roman" w:cs="Times New Roman"/>
          <w:color w:val="000000" w:themeColor="text1"/>
        </w:rPr>
        <w:t>Onagraceae</w:t>
      </w:r>
      <w:proofErr w:type="spellEnd"/>
      <w:r w:rsidR="00057944" w:rsidRPr="00A30BC7">
        <w:rPr>
          <w:rFonts w:ascii="Times New Roman" w:eastAsia="Times New Roman" w:hAnsi="Times New Roman" w:cs="Times New Roman"/>
          <w:color w:val="000000" w:themeColor="text1"/>
        </w:rPr>
        <w:t>)</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commentRangeStart w:id="49"/>
      <w:r w:rsidR="00057944" w:rsidRPr="00A30BC7">
        <w:rPr>
          <w:rFonts w:ascii="Times New Roman" w:hAnsi="Times New Roman" w:cs="Times New Roman"/>
          <w:color w:val="000000" w:themeColor="text1"/>
        </w:rPr>
        <w:t>recovery</w:t>
      </w:r>
      <w:commentRangeEnd w:id="49"/>
      <w:r w:rsidR="00DD7C4D">
        <w:rPr>
          <w:rStyle w:val="CommentReference"/>
        </w:rPr>
        <w:commentReference w:id="49"/>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0E8AAB9E"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 xml:space="preserve">Seedbanks can serve as important reservoirs of genetic diversity and can buffer populations against </w:t>
      </w:r>
      <w:commentRangeStart w:id="50"/>
      <w:r w:rsidR="00F05979">
        <w:rPr>
          <w:rFonts w:ascii="Times New Roman" w:hAnsi="Times New Roman" w:cs="Times New Roman"/>
          <w:color w:val="000000" w:themeColor="text1"/>
        </w:rPr>
        <w:t>collapse</w:t>
      </w:r>
      <w:commentRangeEnd w:id="50"/>
      <w:r w:rsidR="00DD7C4D">
        <w:rPr>
          <w:rStyle w:val="CommentReference"/>
        </w:rPr>
        <w:commentReference w:id="50"/>
      </w:r>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w:t>
      </w:r>
      <w:r w:rsidR="00452E37">
        <w:rPr>
          <w:rFonts w:ascii="Times New Roman" w:hAnsi="Times New Roman" w:cs="Times New Roman"/>
          <w:color w:val="000000" w:themeColor="text1"/>
        </w:rPr>
        <w:lastRenderedPageBreak/>
        <w:t xml:space="preserve">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084F26BA"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w:t>
      </w:r>
      <w:del w:id="51" w:author="Daniel Laughlin" w:date="2022-03-25T10:23:00Z">
        <w:r w:rsidDel="00DD7C4D">
          <w:rPr>
            <w:rFonts w:ascii="Times New Roman" w:hAnsi="Times New Roman" w:cs="Times New Roman"/>
            <w:color w:val="000000" w:themeColor="text1"/>
          </w:rPr>
          <w:delText xml:space="preserve">previously </w:delText>
        </w:r>
        <w:r w:rsidR="007A55AB" w:rsidDel="00DD7C4D">
          <w:rPr>
            <w:rFonts w:ascii="Times New Roman" w:hAnsi="Times New Roman" w:cs="Times New Roman"/>
            <w:color w:val="000000" w:themeColor="text1"/>
          </w:rPr>
          <w:delText>described</w:delText>
        </w:r>
      </w:del>
      <w:ins w:id="52" w:author="Daniel Laughlin" w:date="2022-03-25T10:23:00Z">
        <w:r w:rsidR="00DD7C4D">
          <w:rPr>
            <w:rFonts w:ascii="Times New Roman" w:hAnsi="Times New Roman" w:cs="Times New Roman"/>
            <w:color w:val="000000" w:themeColor="text1"/>
          </w:rPr>
          <w:t>five</w:t>
        </w:r>
      </w:ins>
      <w:r w:rsidR="007A55A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w:t>
      </w:r>
      <w:commentRangeStart w:id="53"/>
      <w:r>
        <w:rPr>
          <w:rFonts w:ascii="Times New Roman" w:hAnsi="Times New Roman" w:cs="Times New Roman"/>
          <w:color w:val="000000" w:themeColor="text1"/>
        </w:rPr>
        <w:t>populations</w:t>
      </w:r>
      <w:commentRangeEnd w:id="53"/>
      <w:r w:rsidR="009579CE">
        <w:rPr>
          <w:rStyle w:val="CommentReference"/>
        </w:rPr>
        <w:commentReference w:id="53"/>
      </w:r>
      <w:r>
        <w:rPr>
          <w:rFonts w:ascii="Times New Roman" w:hAnsi="Times New Roman" w:cs="Times New Roman"/>
          <w:color w:val="000000" w:themeColor="text1"/>
        </w:rPr>
        <w:t xml:space="preserve">. </w:t>
      </w:r>
      <w:del w:id="54" w:author="Daniel Laughlin" w:date="2022-03-25T10:24:00Z">
        <w:r w:rsidR="00CD3617" w:rsidDel="00DD117C">
          <w:rPr>
            <w:rFonts w:ascii="Times New Roman" w:hAnsi="Times New Roman" w:cs="Times New Roman"/>
            <w:color w:val="000000" w:themeColor="text1"/>
          </w:rPr>
          <w:delText xml:space="preserve">We predicted that </w:delText>
        </w:r>
      </w:del>
      <w:del w:id="55" w:author="Daniel Laughlin" w:date="2022-03-25T10:23:00Z">
        <w:r w:rsidR="00CD3617" w:rsidRPr="00A018BD" w:rsidDel="00DD7C4D">
          <w:rPr>
            <w:rFonts w:ascii="Times New Roman" w:eastAsia="Times New Roman" w:hAnsi="Times New Roman" w:cs="Times New Roman"/>
            <w:color w:val="000000" w:themeColor="text1"/>
          </w:rPr>
          <w:delText xml:space="preserve">Density </w:delText>
        </w:r>
      </w:del>
      <w:del w:id="56" w:author="Daniel Laughlin" w:date="2022-03-25T10:24:00Z">
        <w:r w:rsidR="00CD3617" w:rsidRPr="00A018BD" w:rsidDel="00DD117C">
          <w:rPr>
            <w:rFonts w:ascii="Times New Roman" w:eastAsia="Times New Roman" w:hAnsi="Times New Roman" w:cs="Times New Roman"/>
            <w:color w:val="000000" w:themeColor="text1"/>
          </w:rPr>
          <w:delText>dependence, small-scale source-sink dynamics and asynchronous responses between subpopulation</w:delText>
        </w:r>
        <w:r w:rsidR="00CD3617" w:rsidDel="00DD117C">
          <w:rPr>
            <w:rFonts w:ascii="Times New Roman" w:eastAsia="Times New Roman" w:hAnsi="Times New Roman" w:cs="Times New Roman"/>
            <w:color w:val="000000" w:themeColor="text1"/>
          </w:rPr>
          <w:delText>s would be important for this species.</w:delText>
        </w:r>
        <w:r w:rsidR="00057944" w:rsidRPr="00A018BD" w:rsidDel="00DD117C">
          <w:rPr>
            <w:rFonts w:ascii="Times New Roman" w:eastAsia="Times New Roman" w:hAnsi="Times New Roman" w:cs="Times New Roman"/>
            <w:color w:val="000000" w:themeColor="text1"/>
          </w:rPr>
          <w:delText xml:space="preserve"> </w:delText>
        </w:r>
      </w:del>
      <w:r w:rsidR="00057944" w:rsidRPr="00A018BD">
        <w:rPr>
          <w:rFonts w:ascii="Times New Roman" w:eastAsia="Times New Roman" w:hAnsi="Times New Roman" w:cs="Times New Roman"/>
          <w:color w:val="000000" w:themeColor="text1"/>
        </w:rPr>
        <w:t>This species occurs in habitats that naturally experience frequent, highly</w:t>
      </w:r>
      <w:ins w:id="57" w:author="Daniel Laughlin" w:date="2022-03-25T10:23:00Z">
        <w:r w:rsidR="00DD7C4D">
          <w:rPr>
            <w:rFonts w:ascii="Times New Roman" w:eastAsia="Times New Roman" w:hAnsi="Times New Roman" w:cs="Times New Roman"/>
            <w:color w:val="000000" w:themeColor="text1"/>
          </w:rPr>
          <w:t xml:space="preserve"> </w:t>
        </w:r>
      </w:ins>
      <w:del w:id="58" w:author="Daniel Laughlin" w:date="2022-03-25T10:23:00Z">
        <w:r w:rsidR="00057944" w:rsidRPr="00A018BD" w:rsidDel="00DD7C4D">
          <w:rPr>
            <w:rFonts w:ascii="Times New Roman" w:eastAsia="Times New Roman" w:hAnsi="Times New Roman" w:cs="Times New Roman"/>
            <w:color w:val="000000" w:themeColor="text1"/>
          </w:rPr>
          <w:delText>-</w:delText>
        </w:r>
      </w:del>
      <w:r w:rsidR="00057944" w:rsidRPr="00A018BD">
        <w:rPr>
          <w:rFonts w:ascii="Times New Roman" w:eastAsia="Times New Roman" w:hAnsi="Times New Roman" w:cs="Times New Roman"/>
          <w:color w:val="000000" w:themeColor="text1"/>
        </w:rPr>
        <w:t xml:space="preserve">localized disturbance, which means that some subpopulations of </w:t>
      </w:r>
      <w:r w:rsidR="00057944" w:rsidRPr="00DD7C4D">
        <w:rPr>
          <w:rFonts w:ascii="Times New Roman" w:eastAsia="Times New Roman" w:hAnsi="Times New Roman" w:cs="Times New Roman"/>
          <w:i/>
          <w:iCs/>
          <w:color w:val="000000" w:themeColor="text1"/>
          <w:rPrChange w:id="59" w:author="Daniel Laughlin" w:date="2022-03-25T10:23:00Z">
            <w:rPr>
              <w:rFonts w:ascii="Times New Roman" w:eastAsia="Times New Roman" w:hAnsi="Times New Roman" w:cs="Times New Roman"/>
              <w:color w:val="000000" w:themeColor="text1"/>
            </w:rPr>
          </w:rPrChange>
        </w:rPr>
        <w:t>O. coloradensis</w:t>
      </w:r>
      <w:r w:rsidR="00057944" w:rsidRPr="00A018BD">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This population-wide pattern of asynchronous disturbance also could make source-sink dynamics important. We also have </w:t>
      </w:r>
      <w:commentRangeStart w:id="60"/>
      <w:r w:rsidR="00057944" w:rsidRPr="00A018BD">
        <w:rPr>
          <w:rFonts w:ascii="Times New Roman" w:eastAsia="Times New Roman" w:hAnsi="Times New Roman" w:cs="Times New Roman"/>
          <w:color w:val="000000" w:themeColor="text1"/>
        </w:rPr>
        <w:t xml:space="preserve">anecdotal evidence </w:t>
      </w:r>
      <w:commentRangeEnd w:id="60"/>
      <w:r w:rsidR="009579CE">
        <w:rPr>
          <w:rStyle w:val="CommentReference"/>
        </w:rPr>
        <w:commentReference w:id="60"/>
      </w:r>
      <w:r w:rsidR="00057944" w:rsidRPr="00A018BD">
        <w:rPr>
          <w:rFonts w:ascii="Times New Roman" w:eastAsia="Times New Roman" w:hAnsi="Times New Roman" w:cs="Times New Roman"/>
          <w:color w:val="000000" w:themeColor="text1"/>
        </w:rPr>
        <w:t xml:space="preserve">of large fluctuations in the number of plants within </w:t>
      </w:r>
      <w:commentRangeStart w:id="61"/>
      <w:r w:rsidR="00057944" w:rsidRPr="00A018BD">
        <w:rPr>
          <w:rFonts w:ascii="Times New Roman" w:eastAsia="Times New Roman" w:hAnsi="Times New Roman" w:cs="Times New Roman"/>
          <w:color w:val="000000" w:themeColor="text1"/>
        </w:rPr>
        <w:t>subpopulations</w:t>
      </w:r>
      <w:commentRangeEnd w:id="61"/>
      <w:r w:rsidR="009579CE">
        <w:rPr>
          <w:rStyle w:val="CommentReference"/>
        </w:rPr>
        <w:commentReference w:id="61"/>
      </w:r>
      <w:del w:id="62" w:author="Daniel Laughlin" w:date="2022-03-25T10:24:00Z">
        <w:r w:rsidR="00057944" w:rsidRPr="00A018BD" w:rsidDel="00DD117C">
          <w:rPr>
            <w:rFonts w:ascii="Times New Roman" w:eastAsia="Times New Roman" w:hAnsi="Times New Roman" w:cs="Times New Roman"/>
            <w:color w:val="000000" w:themeColor="text1"/>
          </w:rPr>
          <w:delText>, indicating that density dependence might be important</w:delText>
        </w:r>
      </w:del>
      <w:r w:rsidR="00057944" w:rsidRPr="00A018BD">
        <w:rPr>
          <w:rFonts w:ascii="Times New Roman" w:eastAsia="Times New Roman" w:hAnsi="Times New Roman" w:cs="Times New Roman"/>
          <w:color w:val="000000" w:themeColor="text1"/>
        </w:rPr>
        <w:t xml:space="preserve">. </w:t>
      </w:r>
      <w:ins w:id="63" w:author="Daniel Laughlin" w:date="2022-03-25T10:24:00Z">
        <w:r w:rsidR="00DD117C">
          <w:rPr>
            <w:rFonts w:ascii="Times New Roman" w:hAnsi="Times New Roman" w:cs="Times New Roman"/>
            <w:color w:val="000000" w:themeColor="text1"/>
          </w:rPr>
          <w:t xml:space="preserve">Therefore, we predicted that </w:t>
        </w:r>
        <w:r w:rsidR="00DD117C">
          <w:rPr>
            <w:rFonts w:ascii="Times New Roman" w:eastAsia="Times New Roman" w:hAnsi="Times New Roman" w:cs="Times New Roman"/>
            <w:color w:val="000000" w:themeColor="text1"/>
          </w:rPr>
          <w:t>d</w:t>
        </w:r>
        <w:r w:rsidR="00DD117C" w:rsidRPr="00A018BD">
          <w:rPr>
            <w:rFonts w:ascii="Times New Roman" w:eastAsia="Times New Roman" w:hAnsi="Times New Roman" w:cs="Times New Roman"/>
            <w:color w:val="000000" w:themeColor="text1"/>
          </w:rPr>
          <w:t>ensity dependence, small-scale source-sink dynamics and asynchronous responses between subpopulation</w:t>
        </w:r>
        <w:r w:rsidR="00DD117C">
          <w:rPr>
            <w:rFonts w:ascii="Times New Roman" w:eastAsia="Times New Roman" w:hAnsi="Times New Roman" w:cs="Times New Roman"/>
            <w:color w:val="000000" w:themeColor="text1"/>
          </w:rPr>
          <w:t xml:space="preserve">s would be important mechanisms of persistence for </w:t>
        </w:r>
      </w:ins>
      <w:ins w:id="64" w:author="Daniel Laughlin" w:date="2022-03-25T10:25:00Z">
        <w:r w:rsidR="00DD117C">
          <w:rPr>
            <w:rFonts w:ascii="Times New Roman" w:hAnsi="Times New Roman" w:cs="Times New Roman"/>
            <w:i/>
            <w:iCs/>
            <w:color w:val="000000" w:themeColor="text1"/>
          </w:rPr>
          <w:t>O. coloradensis</w:t>
        </w:r>
      </w:ins>
      <w:ins w:id="65" w:author="Daniel Laughlin" w:date="2022-03-25T10:24:00Z">
        <w:r w:rsidR="00DD117C">
          <w:rPr>
            <w:rFonts w:ascii="Times New Roman" w:eastAsia="Times New Roman" w:hAnsi="Times New Roman" w:cs="Times New Roman"/>
            <w:color w:val="000000" w:themeColor="text1"/>
          </w:rPr>
          <w:t>.</w:t>
        </w:r>
      </w:ins>
    </w:p>
    <w:p w14:paraId="0A489121" w14:textId="6CF7EE6A" w:rsidR="004F6FFC" w:rsidRDefault="00CD3617" w:rsidP="00CD3617">
      <w:pPr>
        <w:spacing w:line="480" w:lineRule="auto"/>
        <w:ind w:firstLine="720"/>
        <w:rPr>
          <w:ins w:id="66" w:author="Daniel Laughlin" w:date="2022-03-25T10:31:00Z"/>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used IPMs for each population to simulate their trajectory 100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and another simulating hotter and drier conditions.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lastRenderedPageBreak/>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w:t>
      </w:r>
      <w:del w:id="67" w:author="Daniel Laughlin" w:date="2022-03-25T10:31:00Z">
        <w:r w:rsidR="00A06F6A" w:rsidDel="004F6FFC">
          <w:rPr>
            <w:rFonts w:ascii="Times New Roman" w:eastAsia="Times New Roman" w:hAnsi="Times New Roman" w:cs="Times New Roman"/>
            <w:color w:val="000000" w:themeColor="text1"/>
          </w:rPr>
          <w:delText xml:space="preserve">  </w:delText>
        </w:r>
      </w:del>
    </w:p>
    <w:p w14:paraId="7E823C89" w14:textId="77777777" w:rsidR="004F6FFC" w:rsidRDefault="004F6FFC" w:rsidP="004F6FFC">
      <w:pPr>
        <w:spacing w:line="480" w:lineRule="auto"/>
        <w:ind w:firstLine="720"/>
        <w:rPr>
          <w:rFonts w:ascii="Times New Roman" w:eastAsia="Times New Roman" w:hAnsi="Times New Roman" w:cs="Times New Roman"/>
          <w:color w:val="000000" w:themeColor="text1"/>
        </w:rPr>
      </w:pPr>
    </w:p>
    <w:p w14:paraId="25DEF443" w14:textId="48852366" w:rsidR="008E261F" w:rsidRPr="00383BE8" w:rsidRDefault="004C29CA" w:rsidP="00383BE8">
      <w:pPr>
        <w:spacing w:line="480" w:lineRule="auto"/>
        <w:ind w:firstLine="720"/>
        <w:rPr>
          <w:rFonts w:ascii="Times New Roman" w:eastAsia="HGSMinchoE" w:hAnsi="Times New Roman" w:cs="Times New Roman"/>
          <w:color w:val="000000" w:themeColor="text1"/>
        </w:rPr>
      </w:pPr>
      <w:commentRangeStart w:id="68"/>
      <w:r>
        <w:rPr>
          <w:rFonts w:ascii="Times New Roman" w:eastAsia="Times New Roman" w:hAnsi="Times New Roman" w:cs="Times New Roman"/>
          <w:color w:val="000000" w:themeColor="text1"/>
        </w:rPr>
        <w:t>We</w:t>
      </w:r>
      <w:commentRangeEnd w:id="68"/>
      <w:r w:rsidR="004F6FFC">
        <w:rPr>
          <w:rStyle w:val="CommentReference"/>
        </w:rPr>
        <w:commentReference w:id="68"/>
      </w:r>
      <w:r>
        <w:rPr>
          <w:rFonts w:ascii="Times New Roman" w:eastAsia="Times New Roman" w:hAnsi="Times New Roman" w:cs="Times New Roman"/>
          <w:color w:val="000000" w:themeColor="text1"/>
        </w:rPr>
        <w:t xml:space="preserve"> </w:t>
      </w:r>
      <w:del w:id="69" w:author="Daniel Laughlin" w:date="2022-03-25T10:29:00Z">
        <w:r w:rsidR="00035D3E" w:rsidDel="009579CE">
          <w:rPr>
            <w:rFonts w:ascii="Times New Roman" w:eastAsia="Times New Roman" w:hAnsi="Times New Roman" w:cs="Times New Roman"/>
            <w:color w:val="000000" w:themeColor="text1"/>
          </w:rPr>
          <w:delText xml:space="preserve">used </w:delText>
        </w:r>
      </w:del>
      <w:ins w:id="70" w:author="Daniel Laughlin" w:date="2022-03-25T10:29:00Z">
        <w:r w:rsidR="009579CE">
          <w:rPr>
            <w:rFonts w:ascii="Times New Roman" w:eastAsia="Times New Roman" w:hAnsi="Times New Roman" w:cs="Times New Roman"/>
            <w:color w:val="000000" w:themeColor="text1"/>
          </w:rPr>
          <w:t xml:space="preserve">analyzed individual </w:t>
        </w:r>
      </w:ins>
      <w:r w:rsidR="00035D3E">
        <w:rPr>
          <w:rFonts w:ascii="Times New Roman" w:eastAsia="Times New Roman" w:hAnsi="Times New Roman" w:cs="Times New Roman"/>
          <w:color w:val="000000" w:themeColor="text1"/>
        </w:rPr>
        <w:t xml:space="preserve">growth, survival, and reproduction </w:t>
      </w:r>
      <w:del w:id="71" w:author="Daniel Laughlin" w:date="2022-03-25T10:29:00Z">
        <w:r w:rsidR="00035D3E" w:rsidDel="009579CE">
          <w:rPr>
            <w:rFonts w:ascii="Times New Roman" w:eastAsia="Times New Roman" w:hAnsi="Times New Roman" w:cs="Times New Roman"/>
            <w:color w:val="000000" w:themeColor="text1"/>
          </w:rPr>
          <w:delText>information from</w:delText>
        </w:r>
      </w:del>
      <w:ins w:id="72" w:author="Daniel Laughlin" w:date="2022-03-25T10:29:00Z">
        <w:r w:rsidR="009579CE">
          <w:rPr>
            <w:rFonts w:ascii="Times New Roman" w:eastAsia="Times New Roman" w:hAnsi="Times New Roman" w:cs="Times New Roman"/>
            <w:color w:val="000000" w:themeColor="text1"/>
          </w:rPr>
          <w:t>on</w:t>
        </w:r>
      </w:ins>
      <w:r w:rsidR="00035D3E">
        <w:rPr>
          <w:rFonts w:ascii="Times New Roman" w:eastAsia="Times New Roman" w:hAnsi="Times New Roman" w:cs="Times New Roman"/>
          <w:color w:val="000000" w:themeColor="text1"/>
        </w:rPr>
        <w:t xml:space="preserve"> 3,150 unique </w:t>
      </w:r>
      <w:r w:rsidR="00035D3E">
        <w:rPr>
          <w:rFonts w:ascii="Times New Roman" w:eastAsia="Times New Roman" w:hAnsi="Times New Roman" w:cs="Times New Roman"/>
          <w:i/>
          <w:iCs/>
          <w:color w:val="000000" w:themeColor="text1"/>
        </w:rPr>
        <w:t>O. coloradensis</w:t>
      </w:r>
      <w:r w:rsidR="00035D3E">
        <w:rPr>
          <w:rFonts w:ascii="Times New Roman" w:eastAsia="Times New Roman" w:hAnsi="Times New Roman" w:cs="Times New Roman"/>
          <w:color w:val="000000" w:themeColor="text1"/>
        </w:rPr>
        <w:t xml:space="preserve"> individuals to parameterize 41 different IPMs, each of which modeled different subpopulations or included different covariates such as </w:t>
      </w:r>
      <w:del w:id="73" w:author="Daniel Laughlin" w:date="2022-03-25T10:29:00Z">
        <w:r w:rsidR="00035D3E" w:rsidDel="004F6FFC">
          <w:rPr>
            <w:rFonts w:ascii="Times New Roman" w:eastAsia="Times New Roman" w:hAnsi="Times New Roman" w:cs="Times New Roman"/>
            <w:color w:val="000000" w:themeColor="text1"/>
          </w:rPr>
          <w:delText>density dependence</w:delText>
        </w:r>
      </w:del>
      <w:ins w:id="74" w:author="Daniel Laughlin" w:date="2022-03-25T10:29:00Z">
        <w:r w:rsidR="004F6FFC">
          <w:rPr>
            <w:rFonts w:ascii="Times New Roman" w:eastAsia="Times New Roman" w:hAnsi="Times New Roman" w:cs="Times New Roman"/>
            <w:color w:val="000000" w:themeColor="text1"/>
          </w:rPr>
          <w:t>local population size</w:t>
        </w:r>
      </w:ins>
      <w:r w:rsidR="00035D3E">
        <w:rPr>
          <w:rFonts w:ascii="Times New Roman" w:eastAsia="Times New Roman" w:hAnsi="Times New Roman" w:cs="Times New Roman"/>
          <w:color w:val="000000" w:themeColor="text1"/>
        </w:rPr>
        <w:t xml:space="preserve"> or environmental </w:t>
      </w:r>
      <w:del w:id="75" w:author="Daniel Laughlin" w:date="2022-03-25T10:29:00Z">
        <w:r w:rsidR="00035D3E" w:rsidDel="004F6FFC">
          <w:rPr>
            <w:rFonts w:ascii="Times New Roman" w:eastAsia="Times New Roman" w:hAnsi="Times New Roman" w:cs="Times New Roman"/>
            <w:color w:val="000000" w:themeColor="text1"/>
          </w:rPr>
          <w:delText>variation</w:delText>
        </w:r>
      </w:del>
      <w:ins w:id="76" w:author="Daniel Laughlin" w:date="2022-03-25T10:29:00Z">
        <w:r w:rsidR="004F6FFC">
          <w:rPr>
            <w:rFonts w:ascii="Times New Roman" w:eastAsia="Times New Roman" w:hAnsi="Times New Roman" w:cs="Times New Roman"/>
            <w:color w:val="000000" w:themeColor="text1"/>
          </w:rPr>
          <w:t>factors</w:t>
        </w:r>
      </w:ins>
      <w:r w:rsidR="00035D3E">
        <w:rPr>
          <w:rFonts w:ascii="Times New Roman" w:eastAsia="Times New Roman" w:hAnsi="Times New Roman" w:cs="Times New Roman"/>
          <w:color w:val="000000" w:themeColor="text1"/>
        </w:rPr>
        <w:t xml:space="preserve">. </w:t>
      </w:r>
      <w:commentRangeStart w:id="77"/>
      <w:r w:rsidR="00035D3E">
        <w:rPr>
          <w:rFonts w:ascii="Times New Roman" w:eastAsia="Times New Roman" w:hAnsi="Times New Roman" w:cs="Times New Roman"/>
          <w:color w:val="000000" w:themeColor="text1"/>
        </w:rPr>
        <w:t>Between 2018 and 2020, the asymptotic growth rate</w:t>
      </w:r>
      <w:r w:rsidR="00F33DC7">
        <w:rPr>
          <w:rFonts w:ascii="Times New Roman" w:eastAsia="Times New Roman" w:hAnsi="Times New Roman" w:cs="Times New Roman"/>
          <w:color w:val="000000" w:themeColor="text1"/>
        </w:rPr>
        <w:t>s</w:t>
      </w:r>
      <w:r w:rsidR="00035D3E">
        <w:rPr>
          <w:rFonts w:ascii="Times New Roman" w:eastAsia="Times New Roman" w:hAnsi="Times New Roman" w:cs="Times New Roman"/>
          <w:color w:val="000000" w:themeColor="text1"/>
        </w:rPr>
        <w:t xml:space="preserve"> of both the FEWAFB and Soapstone prairie populations w</w:t>
      </w:r>
      <w:r w:rsidR="00F33DC7">
        <w:rPr>
          <w:rFonts w:ascii="Times New Roman" w:eastAsia="Times New Roman" w:hAnsi="Times New Roman" w:cs="Times New Roman"/>
          <w:color w:val="000000" w:themeColor="text1"/>
        </w:rPr>
        <w:t>ere</w:t>
      </w:r>
      <w:r w:rsidR="00035D3E">
        <w:rPr>
          <w:rFonts w:ascii="Times New Roman" w:eastAsia="Times New Roman" w:hAnsi="Times New Roman" w:cs="Times New Roman"/>
          <w:color w:val="000000" w:themeColor="text1"/>
        </w:rPr>
        <w:t xml:space="preserve"> positive</w:t>
      </w:r>
      <w:commentRangeEnd w:id="77"/>
      <w:r w:rsidR="004F6FFC">
        <w:rPr>
          <w:rStyle w:val="CommentReference"/>
        </w:rPr>
        <w:commentReference w:id="77"/>
      </w:r>
      <w:r w:rsidR="00035D3E">
        <w:rPr>
          <w:rFonts w:ascii="Times New Roman" w:eastAsia="Times New Roman" w:hAnsi="Times New Roman" w:cs="Times New Roman"/>
          <w:color w:val="000000" w:themeColor="text1"/>
        </w:rPr>
        <w:t xml:space="preserve">, </w:t>
      </w:r>
      <w:r w:rsidR="00F33DC7">
        <w:rPr>
          <w:rFonts w:ascii="Times New Roman" w:eastAsia="Times New Roman" w:hAnsi="Times New Roman" w:cs="Times New Roman"/>
          <w:color w:val="000000" w:themeColor="text1"/>
        </w:rPr>
        <w:t xml:space="preserve">indicating that if current conditions persist, both populations will grow </w:t>
      </w:r>
      <w:ins w:id="78" w:author="Daniel Laughlin" w:date="2022-03-25T14:07:00Z">
        <w:r w:rsidR="003C2A9E">
          <w:rPr>
            <w:rFonts w:ascii="Times New Roman" w:eastAsia="Times New Roman" w:hAnsi="Times New Roman" w:cs="Times New Roman"/>
            <w:color w:val="000000" w:themeColor="text1"/>
          </w:rPr>
          <w:t xml:space="preserve">and likely persist </w:t>
        </w:r>
      </w:ins>
      <w:r w:rsidR="00F33DC7">
        <w:rPr>
          <w:rFonts w:ascii="Times New Roman" w:eastAsia="Times New Roman" w:hAnsi="Times New Roman" w:cs="Times New Roman"/>
          <w:color w:val="000000" w:themeColor="text1"/>
        </w:rPr>
        <w:t>over time.</w:t>
      </w:r>
      <w:r w:rsidR="002F23D7">
        <w:rPr>
          <w:rFonts w:ascii="Times New Roman" w:eastAsia="Times New Roman" w:hAnsi="Times New Roman" w:cs="Times New Roman"/>
          <w:color w:val="000000" w:themeColor="text1"/>
        </w:rPr>
        <w:t xml:space="preserve"> </w:t>
      </w:r>
      <w:r w:rsidR="00FD0130">
        <w:rPr>
          <w:rFonts w:ascii="Times New Roman" w:eastAsia="Times New Roman" w:hAnsi="Times New Roman" w:cs="Times New Roman"/>
          <w:color w:val="000000" w:themeColor="text1"/>
        </w:rPr>
        <w:t xml:space="preserve">Our analysis emphasizes the importance of explicitly accounting for cryptic life stages in demographic models. </w:t>
      </w:r>
      <w:r w:rsidR="00175F31">
        <w:rPr>
          <w:rFonts w:ascii="Times New Roman" w:eastAsia="Times New Roman" w:hAnsi="Times New Roman" w:cs="Times New Roman"/>
          <w:color w:val="000000" w:themeColor="text1"/>
        </w:rPr>
        <w:t xml:space="preserve">We found that the seedbank stage is important for accurate prediction of </w:t>
      </w:r>
      <w:r w:rsidR="00175F31">
        <w:rPr>
          <w:rFonts w:ascii="Times New Roman" w:eastAsia="Times New Roman" w:hAnsi="Times New Roman" w:cs="Times New Roman"/>
          <w:i/>
          <w:iCs/>
          <w:color w:val="000000" w:themeColor="text1"/>
        </w:rPr>
        <w:t xml:space="preserve">O. </w:t>
      </w:r>
      <w:r w:rsidR="00175F31" w:rsidRPr="004F6FFC">
        <w:rPr>
          <w:rFonts w:ascii="Times New Roman" w:eastAsia="Times New Roman" w:hAnsi="Times New Roman" w:cs="Times New Roman"/>
          <w:i/>
          <w:iCs/>
          <w:color w:val="000000" w:themeColor="text1"/>
          <w:rPrChange w:id="79" w:author="Daniel Laughlin" w:date="2022-03-25T10:30:00Z">
            <w:rPr>
              <w:rFonts w:ascii="Times New Roman" w:eastAsia="Times New Roman" w:hAnsi="Times New Roman" w:cs="Times New Roman"/>
              <w:color w:val="000000" w:themeColor="text1"/>
            </w:rPr>
          </w:rPrChange>
        </w:rPr>
        <w:t>coloradensis</w:t>
      </w:r>
      <w:r w:rsidR="00175F31">
        <w:rPr>
          <w:rFonts w:ascii="Times New Roman" w:eastAsia="Times New Roman" w:hAnsi="Times New Roman" w:cs="Times New Roman"/>
          <w:color w:val="000000" w:themeColor="text1"/>
        </w:rPr>
        <w:t xml:space="preserve"> population growth rate, but c</w:t>
      </w:r>
      <w:r w:rsidR="002F23D7" w:rsidRPr="00175F31">
        <w:rPr>
          <w:rFonts w:ascii="Times New Roman" w:eastAsia="Times New Roman" w:hAnsi="Times New Roman" w:cs="Times New Roman"/>
          <w:color w:val="000000" w:themeColor="text1"/>
        </w:rPr>
        <w:t>ontrary</w:t>
      </w:r>
      <w:r w:rsidR="002F23D7">
        <w:rPr>
          <w:rFonts w:ascii="Times New Roman" w:eastAsia="Times New Roman" w:hAnsi="Times New Roman" w:cs="Times New Roman"/>
          <w:color w:val="000000" w:themeColor="text1"/>
        </w:rPr>
        <w:t xml:space="preserve"> to our prediction, including a seedbank state in IPMs decreased </w:t>
      </w:r>
      <w:r w:rsidR="00175F31">
        <w:rPr>
          <w:rFonts w:ascii="Times New Roman" w:eastAsia="Times New Roman" w:hAnsi="Times New Roman" w:cs="Times New Roman"/>
          <w:color w:val="000000" w:themeColor="text1"/>
        </w:rPr>
        <w:t xml:space="preserve">modeled </w:t>
      </w:r>
      <w:r w:rsidR="002F23D7">
        <w:rPr>
          <w:rFonts w:ascii="Times New Roman" w:eastAsia="Times New Roman" w:hAnsi="Times New Roman" w:cs="Times New Roman"/>
          <w:color w:val="000000" w:themeColor="text1"/>
        </w:rPr>
        <w:t xml:space="preserve">population growth rate. </w:t>
      </w:r>
      <w:r w:rsidR="00EA717E">
        <w:rPr>
          <w:rFonts w:ascii="Times New Roman" w:eastAsia="HGSMinchoE" w:hAnsi="Times New Roman" w:cs="Times New Roman"/>
          <w:color w:val="000000" w:themeColor="text1"/>
        </w:rPr>
        <w:t xml:space="preserve">We did not </w:t>
      </w:r>
      <w:r w:rsidR="00175F31">
        <w:rPr>
          <w:rFonts w:ascii="Times New Roman" w:eastAsia="HGSMinchoE" w:hAnsi="Times New Roman" w:cs="Times New Roman"/>
          <w:color w:val="000000" w:themeColor="text1"/>
        </w:rPr>
        <w:t xml:space="preserve">detect </w:t>
      </w:r>
      <w:r w:rsidR="00EA717E">
        <w:rPr>
          <w:rFonts w:ascii="Times New Roman" w:eastAsia="HGSMinchoE" w:hAnsi="Times New Roman" w:cs="Times New Roman"/>
          <w:color w:val="000000" w:themeColor="text1"/>
        </w:rPr>
        <w:t xml:space="preserve">strong evidence for any of the rare species persistence mechanisms in the monitored </w:t>
      </w:r>
      <w:r w:rsidR="00EA717E">
        <w:rPr>
          <w:rFonts w:ascii="Times New Roman" w:eastAsia="HGSMinchoE" w:hAnsi="Times New Roman" w:cs="Times New Roman"/>
          <w:i/>
          <w:iCs/>
          <w:color w:val="000000" w:themeColor="text1"/>
        </w:rPr>
        <w:t>O. coloradensis</w:t>
      </w:r>
      <w:r w:rsidR="00EA717E">
        <w:rPr>
          <w:rFonts w:ascii="Times New Roman" w:eastAsia="HGSMinchoE" w:hAnsi="Times New Roman" w:cs="Times New Roman"/>
          <w:color w:val="000000" w:themeColor="text1"/>
        </w:rPr>
        <w:t xml:space="preserve"> populations.</w:t>
      </w:r>
      <w:r w:rsidR="00FD0130">
        <w:rPr>
          <w:rFonts w:ascii="Times New Roman" w:eastAsia="HGSMinchoE" w:hAnsi="Times New Roman" w:cs="Times New Roman"/>
          <w:color w:val="000000" w:themeColor="text1"/>
        </w:rPr>
        <w:t xml:space="preserve"> </w:t>
      </w:r>
      <w:r w:rsidR="00594497">
        <w:rPr>
          <w:rFonts w:ascii="Times New Roman" w:eastAsia="HGSMinchoE" w:hAnsi="Times New Roman" w:cs="Times New Roman"/>
          <w:color w:val="000000" w:themeColor="text1"/>
        </w:rPr>
        <w:t xml:space="preserve">Although this species is globally rare, it is typically locally abundant, which may allow it to sidestep the pitfalls of small populations of rare species have to face. </w:t>
      </w:r>
      <w:r w:rsidR="00175F31">
        <w:rPr>
          <w:rFonts w:ascii="Times New Roman" w:eastAsia="HGSMinchoE" w:hAnsi="Times New Roman" w:cs="Times New Roman"/>
          <w:color w:val="000000" w:themeColor="text1"/>
        </w:rPr>
        <w:t xml:space="preserve">Finally, simulations of </w:t>
      </w:r>
      <w:r w:rsidR="00747C4B">
        <w:rPr>
          <w:rFonts w:ascii="Times New Roman" w:eastAsia="HGSMinchoE" w:hAnsi="Times New Roman" w:cs="Times New Roman"/>
          <w:color w:val="000000" w:themeColor="text1"/>
        </w:rPr>
        <w:t>FEWAFB and Soapstone prairie populations into the future indicated that neither population is under immediate threat of extirpation</w:t>
      </w:r>
      <w:r w:rsidR="002E2B13">
        <w:rPr>
          <w:rFonts w:ascii="Times New Roman" w:eastAsia="HGSMinchoE" w:hAnsi="Times New Roman" w:cs="Times New Roman"/>
          <w:color w:val="000000" w:themeColor="text1"/>
        </w:rPr>
        <w:t xml:space="preserve"> in the next several decades.  A simulated warmer and drier climate does not affect growth rate of the FEWAFB population, but does decrease the growth rate and equilibrium population size of the Soapstone prairie population. Although these simulations provide a positive outlook for this species in the </w:t>
      </w:r>
      <w:r w:rsidR="002E2B13">
        <w:rPr>
          <w:rFonts w:ascii="Times New Roman" w:eastAsia="HGSMinchoE" w:hAnsi="Times New Roman" w:cs="Times New Roman"/>
          <w:color w:val="000000" w:themeColor="text1"/>
        </w:rPr>
        <w:lastRenderedPageBreak/>
        <w:t>immediate future, they do not account for the negati</w:t>
      </w:r>
      <w:r w:rsidR="00FD0130">
        <w:rPr>
          <w:rFonts w:ascii="Times New Roman" w:eastAsia="HGSMinchoE" w:hAnsi="Times New Roman" w:cs="Times New Roman"/>
          <w:color w:val="000000" w:themeColor="text1"/>
        </w:rPr>
        <w:t>v</w:t>
      </w:r>
      <w:r w:rsidR="002E2B13">
        <w:rPr>
          <w:rFonts w:ascii="Times New Roman" w:eastAsia="HGSMinchoE" w:hAnsi="Times New Roman" w:cs="Times New Roman"/>
          <w:color w:val="000000" w:themeColor="text1"/>
        </w:rPr>
        <w:t xml:space="preserve">e effects of </w:t>
      </w:r>
      <w:r w:rsidR="00FD0130">
        <w:rPr>
          <w:rFonts w:ascii="Times New Roman" w:eastAsia="HGSMinchoE" w:hAnsi="Times New Roman" w:cs="Times New Roman"/>
          <w:color w:val="000000" w:themeColor="text1"/>
        </w:rPr>
        <w:t xml:space="preserve">potential habitat loss from shrub encroachment, changing flood regimes, or human development. Collectively, our results </w:t>
      </w:r>
      <w:r w:rsidR="00594497">
        <w:rPr>
          <w:rFonts w:ascii="Times New Roman" w:eastAsia="HGSMinchoE" w:hAnsi="Times New Roman" w:cs="Times New Roman"/>
          <w:color w:val="000000" w:themeColor="text1"/>
        </w:rPr>
        <w:t>imply that rare species are unique</w:t>
      </w:r>
      <w:r w:rsidR="00383BE8">
        <w:rPr>
          <w:rFonts w:ascii="Times New Roman" w:eastAsia="HGSMinchoE" w:hAnsi="Times New Roman" w:cs="Times New Roman"/>
          <w:color w:val="000000" w:themeColor="text1"/>
        </w:rPr>
        <w:t xml:space="preserve"> and can employ very different strategies for persistence, which </w:t>
      </w:r>
      <w:r w:rsidR="00FD0130">
        <w:rPr>
          <w:rFonts w:ascii="Times New Roman" w:eastAsia="HGSMinchoE" w:hAnsi="Times New Roman" w:cs="Times New Roman"/>
          <w:color w:val="000000" w:themeColor="text1"/>
        </w:rPr>
        <w:t>emphasize</w:t>
      </w:r>
      <w:r w:rsidR="00383BE8">
        <w:rPr>
          <w:rFonts w:ascii="Times New Roman" w:eastAsia="HGSMinchoE" w:hAnsi="Times New Roman" w:cs="Times New Roman"/>
          <w:color w:val="000000" w:themeColor="text1"/>
        </w:rPr>
        <w:t>s</w:t>
      </w:r>
      <w:r w:rsidR="00FD0130">
        <w:rPr>
          <w:rFonts w:ascii="Times New Roman" w:eastAsia="HGSMinchoE" w:hAnsi="Times New Roman" w:cs="Times New Roman"/>
          <w:color w:val="000000" w:themeColor="text1"/>
        </w:rPr>
        <w:t xml:space="preserve"> the importance of </w:t>
      </w:r>
      <w:r w:rsidR="00383BE8">
        <w:rPr>
          <w:rFonts w:ascii="Times New Roman" w:eastAsia="HGSMinchoE" w:hAnsi="Times New Roman" w:cs="Times New Roman"/>
          <w:color w:val="000000" w:themeColor="text1"/>
        </w:rPr>
        <w:t xml:space="preserve">conservation and management plans for rare species that are based on </w:t>
      </w:r>
      <w:r w:rsidR="005A1081">
        <w:rPr>
          <w:rFonts w:ascii="Times New Roman" w:eastAsia="HGSMinchoE" w:hAnsi="Times New Roman" w:cs="Times New Roman"/>
          <w:color w:val="000000" w:themeColor="text1"/>
        </w:rPr>
        <w:t>careful and precise demographic modeling</w:t>
      </w:r>
      <w:r w:rsidR="00383BE8">
        <w:rPr>
          <w:rFonts w:ascii="Times New Roman" w:eastAsia="HGSMinchoE" w:hAnsi="Times New Roman" w:cs="Times New Roman"/>
          <w:color w:val="000000" w:themeColor="text1"/>
        </w:rPr>
        <w:t>.</w:t>
      </w: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726017C3"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proofErr w:type="spellStart"/>
      <w:r w:rsidR="009E40E7" w:rsidRPr="00A018BD">
        <w:rPr>
          <w:rFonts w:ascii="Times New Roman" w:hAnsi="Times New Roman" w:cs="Times New Roman"/>
          <w:i/>
          <w:iCs/>
          <w:color w:val="000000" w:themeColor="text1"/>
        </w:rPr>
        <w:t>Gaura</w:t>
      </w:r>
      <w:proofErr w:type="spellEnd"/>
      <w:r w:rsidR="009E40E7" w:rsidRPr="00A018BD">
        <w:rPr>
          <w:rFonts w:ascii="Times New Roman" w:hAnsi="Times New Roman" w:cs="Times New Roman"/>
          <w:i/>
          <w:iCs/>
          <w:color w:val="000000" w:themeColor="text1"/>
        </w:rPr>
        <w:t xml:space="preserve"> </w:t>
      </w:r>
      <w:proofErr w:type="spellStart"/>
      <w:r w:rsidR="009E40E7" w:rsidRPr="00A018BD">
        <w:rPr>
          <w:rFonts w:ascii="Times New Roman" w:hAnsi="Times New Roman" w:cs="Times New Roman"/>
          <w:i/>
          <w:iCs/>
          <w:color w:val="000000" w:themeColor="text1"/>
        </w:rPr>
        <w:t>neomexicana</w:t>
      </w:r>
      <w:proofErr w:type="spellEnd"/>
      <w:r w:rsidR="009E40E7" w:rsidRPr="00A018BD">
        <w:rPr>
          <w:rFonts w:ascii="Times New Roman" w:hAnsi="Times New Roman" w:cs="Times New Roman"/>
          <w:i/>
          <w:iCs/>
          <w:color w:val="000000" w:themeColor="text1"/>
        </w:rPr>
        <w:t xml:space="preserve">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 xml:space="preserve">in the </w:t>
      </w:r>
      <w:proofErr w:type="spellStart"/>
      <w:r w:rsidR="009E40E7" w:rsidRPr="00A018BD">
        <w:rPr>
          <w:rFonts w:ascii="Times New Roman" w:hAnsi="Times New Roman" w:cs="Times New Roman"/>
          <w:color w:val="000000" w:themeColor="text1"/>
        </w:rPr>
        <w:t>Onagraceae</w:t>
      </w:r>
      <w:proofErr w:type="spellEnd"/>
      <w:r w:rsidR="009E40E7" w:rsidRPr="00A018BD">
        <w:rPr>
          <w:rFonts w:ascii="Times New Roman" w:hAnsi="Times New Roman" w:cs="Times New Roman"/>
          <w:color w:val="000000" w:themeColor="text1"/>
        </w:rPr>
        <w:t xml:space="preserv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between 10 and 30 cm tall that bears flowers and fruits. </w:t>
      </w:r>
      <w:r w:rsidR="00FD494A" w:rsidRPr="00A018BD">
        <w:rPr>
          <w:rFonts w:ascii="Times New Roman" w:hAnsi="Times New Roman" w:cs="Times New Roman"/>
          <w:color w:val="000000" w:themeColor="text1"/>
        </w:rPr>
        <w:t>Plants almost always die after flowering</w:t>
      </w:r>
      <w:ins w:id="80" w:author="Daniel Laughlin" w:date="2022-03-25T10:33:00Z">
        <w:r w:rsidR="004F6FFC">
          <w:rPr>
            <w:rFonts w:ascii="Times New Roman" w:hAnsi="Times New Roman" w:cs="Times New Roman"/>
            <w:color w:val="000000" w:themeColor="text1"/>
          </w:rPr>
          <w:t xml:space="preserve"> (96% of the time according to Floyd, right?)</w:t>
        </w:r>
      </w:ins>
      <w:r w:rsidR="008657EA" w:rsidRPr="00A018BD">
        <w:rPr>
          <w:rFonts w:ascii="Times New Roman" w:hAnsi="Times New Roman" w:cs="Times New Roman"/>
          <w:color w:val="000000" w:themeColor="text1"/>
        </w:rPr>
        <w:t>.</w:t>
      </w:r>
      <w:r w:rsidR="007C078F"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Seeds are contained within small, 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mature 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w:t>
      </w:r>
      <w:commentRangeStart w:id="81"/>
      <w:r w:rsidR="00407542" w:rsidRPr="00A018BD">
        <w:rPr>
          <w:rFonts w:ascii="Times New Roman" w:hAnsi="Times New Roman" w:cs="Times New Roman"/>
          <w:color w:val="000000" w:themeColor="text1"/>
        </w:rPr>
        <w:t>dispersers</w:t>
      </w:r>
      <w:commentRangeEnd w:id="81"/>
      <w:r w:rsidR="004F6FFC">
        <w:rPr>
          <w:rStyle w:val="CommentReference"/>
        </w:rPr>
        <w:commentReference w:id="81"/>
      </w:r>
      <w:r w:rsidR="00407542" w:rsidRPr="00A018BD">
        <w:rPr>
          <w:rFonts w:ascii="Times New Roman" w:hAnsi="Times New Roman" w:cs="Times New Roman"/>
          <w:color w:val="000000" w:themeColor="text1"/>
        </w:rPr>
        <w:t xml:space="preserve">.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w:t>
      </w:r>
      <w:r w:rsidR="00B8204B" w:rsidRPr="00A018BD">
        <w:rPr>
          <w:rFonts w:ascii="Times New Roman" w:hAnsi="Times New Roman" w:cs="Times New Roman"/>
          <w:color w:val="000000" w:themeColor="text1"/>
        </w:rPr>
        <w:lastRenderedPageBreak/>
        <w:t xml:space="preserve">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proofErr w:type="spellStart"/>
      <w:r w:rsidR="004518F9" w:rsidRPr="00A018BD">
        <w:rPr>
          <w:rFonts w:ascii="Times New Roman" w:hAnsi="Times New Roman" w:cs="Times New Roman"/>
          <w:i/>
          <w:color w:val="000000" w:themeColor="text1"/>
        </w:rPr>
        <w:t>Pascopyrum</w:t>
      </w:r>
      <w:proofErr w:type="spellEnd"/>
      <w:r w:rsidR="004518F9" w:rsidRPr="00A018BD">
        <w:rPr>
          <w:rFonts w:ascii="Times New Roman" w:hAnsi="Times New Roman" w:cs="Times New Roman"/>
          <w:i/>
          <w:color w:val="000000" w:themeColor="text1"/>
        </w:rPr>
        <w:t xml:space="preserve"> </w:t>
      </w:r>
      <w:proofErr w:type="spellStart"/>
      <w:r w:rsidR="004518F9" w:rsidRPr="00A018BD">
        <w:rPr>
          <w:rFonts w:ascii="Times New Roman" w:hAnsi="Times New Roman" w:cs="Times New Roman"/>
          <w:i/>
          <w:color w:val="000000" w:themeColor="text1"/>
        </w:rPr>
        <w:t>smithii</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commentRangeStart w:id="82"/>
      <w:r w:rsidR="004518F9" w:rsidRPr="00A018BD">
        <w:rPr>
          <w:rFonts w:ascii="Times New Roman" w:hAnsi="Times New Roman" w:cs="Times New Roman"/>
          <w:i/>
          <w:color w:val="000000" w:themeColor="text1"/>
        </w:rPr>
        <w:t>Glycyrrhiza</w:t>
      </w:r>
      <w:commentRangeEnd w:id="82"/>
      <w:r w:rsidR="006A4261">
        <w:rPr>
          <w:rStyle w:val="CommentReference"/>
        </w:rPr>
        <w:commentReference w:id="82"/>
      </w:r>
      <w:r w:rsidR="004518F9" w:rsidRPr="00A018BD">
        <w:rPr>
          <w:rFonts w:ascii="Times New Roman" w:hAnsi="Times New Roman" w:cs="Times New Roman"/>
          <w:i/>
          <w:color w:val="000000" w:themeColor="text1"/>
        </w:rPr>
        <w:t xml:space="preserve"> </w:t>
      </w:r>
      <w:proofErr w:type="spellStart"/>
      <w:r w:rsidR="004518F9" w:rsidRPr="00A018BD">
        <w:rPr>
          <w:rFonts w:ascii="Times New Roman" w:hAnsi="Times New Roman" w:cs="Times New Roman"/>
          <w:i/>
          <w:color w:val="000000" w:themeColor="text1"/>
        </w:rPr>
        <w:t>lepidota</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Iris </w:t>
      </w:r>
      <w:proofErr w:type="spellStart"/>
      <w:r w:rsidR="004518F9" w:rsidRPr="00A018BD">
        <w:rPr>
          <w:rFonts w:ascii="Times New Roman" w:hAnsi="Times New Roman" w:cs="Times New Roman"/>
          <w:i/>
          <w:color w:val="000000" w:themeColor="text1"/>
        </w:rPr>
        <w:t>missouriensis</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Cirsium </w:t>
      </w:r>
      <w:proofErr w:type="spellStart"/>
      <w:r w:rsidR="004518F9" w:rsidRPr="00A018BD">
        <w:rPr>
          <w:rFonts w:ascii="Times New Roman" w:hAnsi="Times New Roman" w:cs="Times New Roman"/>
          <w:i/>
          <w:color w:val="000000" w:themeColor="text1"/>
        </w:rPr>
        <w:t>flodmanii</w:t>
      </w:r>
      <w:proofErr w:type="spellEnd"/>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w:t>
      </w:r>
      <w:proofErr w:type="spellStart"/>
      <w:r w:rsidR="004518F9" w:rsidRPr="00A018BD">
        <w:rPr>
          <w:rFonts w:ascii="Times New Roman" w:hAnsi="Times New Roman" w:cs="Times New Roman"/>
          <w:i/>
          <w:color w:val="000000" w:themeColor="text1"/>
        </w:rPr>
        <w:t>squarrosa</w:t>
      </w:r>
      <w:proofErr w:type="spellEnd"/>
      <w:r w:rsidR="004518F9" w:rsidRPr="00A018BD">
        <w:rPr>
          <w:rFonts w:ascii="Times New Roman" w:hAnsi="Times New Roman" w:cs="Times New Roman"/>
          <w:i/>
          <w:color w:val="000000" w:themeColor="text1"/>
        </w:rPr>
        <w:t xml:space="preserve">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t xml:space="preserve">Salix </w:t>
      </w:r>
      <w:proofErr w:type="spellStart"/>
      <w:r w:rsidR="004518F9" w:rsidRPr="00A018BD">
        <w:rPr>
          <w:rFonts w:ascii="Times New Roman" w:hAnsi="Times New Roman" w:cs="Times New Roman"/>
          <w:i/>
          <w:color w:val="000000" w:themeColor="text1"/>
        </w:rPr>
        <w:t>exigua</w:t>
      </w:r>
      <w:proofErr w:type="spellEnd"/>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363AAA38"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All historical and </w:t>
      </w:r>
      <w:del w:id="83" w:author="Daniel Laughlin" w:date="2022-03-25T10:35:00Z">
        <w:r w:rsidRPr="00A018BD" w:rsidDel="006A4261">
          <w:rPr>
            <w:rFonts w:ascii="Times New Roman" w:hAnsi="Times New Roman" w:cs="Times New Roman"/>
            <w:color w:val="000000" w:themeColor="text1"/>
          </w:rPr>
          <w:delText xml:space="preserve">extant </w:delText>
        </w:r>
      </w:del>
      <w:r w:rsidRPr="00A018BD">
        <w:rPr>
          <w:rFonts w:ascii="Times New Roman" w:hAnsi="Times New Roman" w:cs="Times New Roman"/>
          <w:color w:val="000000" w:themeColor="text1"/>
        </w:rPr>
        <w:t>known</w:t>
      </w:r>
      <w:ins w:id="84" w:author="Daniel Laughlin" w:date="2022-03-25T10:35:00Z">
        <w:r w:rsidR="006A4261">
          <w:rPr>
            <w:rFonts w:ascii="Times New Roman" w:hAnsi="Times New Roman" w:cs="Times New Roman"/>
            <w:color w:val="000000" w:themeColor="text1"/>
          </w:rPr>
          <w:t xml:space="preserve"> </w:t>
        </w:r>
        <w:r w:rsidR="006A4261" w:rsidRPr="00A018BD">
          <w:rPr>
            <w:rFonts w:ascii="Times New Roman" w:hAnsi="Times New Roman" w:cs="Times New Roman"/>
            <w:color w:val="000000" w:themeColor="text1"/>
          </w:rPr>
          <w:t>extant</w:t>
        </w:r>
      </w:ins>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17,000-</w:t>
      </w:r>
      <w:commentRangeStart w:id="85"/>
      <w:r w:rsidR="00892E76" w:rsidRPr="00A018BD">
        <w:rPr>
          <w:rFonts w:ascii="Times New Roman" w:hAnsi="Times New Roman" w:cs="Times New Roman"/>
          <w:color w:val="000000" w:themeColor="text1"/>
        </w:rPr>
        <w:t>acre</w:t>
      </w:r>
      <w:r w:rsidR="00993A94" w:rsidRPr="00A018BD">
        <w:rPr>
          <w:rFonts w:ascii="Times New Roman" w:hAnsi="Times New Roman" w:cs="Times New Roman"/>
          <w:color w:val="000000" w:themeColor="text1"/>
        </w:rPr>
        <w:t xml:space="preserve"> </w:t>
      </w:r>
      <w:commentRangeEnd w:id="85"/>
      <w:r w:rsidR="006A4261">
        <w:rPr>
          <w:rStyle w:val="CommentReference"/>
        </w:rPr>
        <w:commentReference w:id="85"/>
      </w:r>
      <w:r w:rsidR="00993A94" w:rsidRPr="00A018BD">
        <w:rPr>
          <w:rFonts w:ascii="Times New Roman" w:hAnsi="Times New Roman" w:cs="Times New Roman"/>
          <w:color w:val="000000" w:themeColor="text1"/>
        </w:rPr>
        <w:t xml:space="preserve">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w:t>
      </w:r>
      <w:r w:rsidR="005E51D7" w:rsidRPr="00A018BD">
        <w:rPr>
          <w:rFonts w:ascii="Times New Roman" w:hAnsi="Times New Roman" w:cs="Times New Roman"/>
          <w:color w:val="000000" w:themeColor="text1"/>
        </w:rPr>
        <w:lastRenderedPageBreak/>
        <w:t xml:space="preserve">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371ECABA" w14:textId="13801B84"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ins w:id="86" w:author="Daniel Laughlin" w:date="2022-03-25T10:38:00Z">
        <w:r w:rsidR="006A4261">
          <w:rPr>
            <w:rFonts w:ascii="Times New Roman" w:hAnsi="Times New Roman" w:cs="Times New Roman"/>
            <w:color w:val="000000" w:themeColor="text1"/>
          </w:rPr>
          <w:t xml:space="preserve"> if their largest leaf was at least 3 cm.</w:t>
        </w:r>
      </w:ins>
      <w:r w:rsidR="007A797D" w:rsidRPr="00A018BD">
        <w:rPr>
          <w:rFonts w:ascii="Times New Roman" w:hAnsi="Times New Roman" w:cs="Times New Roman"/>
          <w:color w:val="000000" w:themeColor="text1"/>
        </w:rPr>
        <w:t xml:space="preserve"> </w:t>
      </w:r>
      <w:del w:id="87" w:author="Daniel Laughlin" w:date="2022-03-25T10:38:00Z">
        <w:r w:rsidR="007A797D" w:rsidRPr="00A018BD" w:rsidDel="006A4261">
          <w:rPr>
            <w:rFonts w:ascii="Times New Roman" w:hAnsi="Times New Roman" w:cs="Times New Roman"/>
            <w:color w:val="000000" w:themeColor="text1"/>
          </w:rPr>
          <w:delText xml:space="preserve">that </w:delText>
        </w:r>
        <w:r w:rsidR="00F8758D" w:rsidRPr="00A018BD" w:rsidDel="006A4261">
          <w:rPr>
            <w:rFonts w:ascii="Times New Roman" w:hAnsi="Times New Roman" w:cs="Times New Roman"/>
            <w:color w:val="000000" w:themeColor="text1"/>
          </w:rPr>
          <w:delText>h</w:delText>
        </w:r>
        <w:r w:rsidR="007A797D" w:rsidRPr="00A018BD" w:rsidDel="006A4261">
          <w:rPr>
            <w:rFonts w:ascii="Times New Roman" w:hAnsi="Times New Roman" w:cs="Times New Roman"/>
            <w:color w:val="000000" w:themeColor="text1"/>
          </w:rPr>
          <w:delText>ad</w:delText>
        </w:r>
        <w:r w:rsidR="00F8758D" w:rsidRPr="00A018BD" w:rsidDel="006A4261">
          <w:rPr>
            <w:rFonts w:ascii="Times New Roman" w:hAnsi="Times New Roman" w:cs="Times New Roman"/>
            <w:color w:val="000000" w:themeColor="text1"/>
          </w:rPr>
          <w:delText xml:space="preserve"> a maximum leaf length greater than 3</w:delText>
        </w:r>
        <w:r w:rsidR="0026424D" w:rsidRPr="00A018BD" w:rsidDel="006A4261">
          <w:rPr>
            <w:rFonts w:ascii="Times New Roman" w:hAnsi="Times New Roman" w:cs="Times New Roman"/>
            <w:color w:val="000000" w:themeColor="text1"/>
          </w:rPr>
          <w:delText xml:space="preserve"> cm,  and</w:delText>
        </w:r>
      </w:del>
      <w:ins w:id="88" w:author="Daniel Laughlin" w:date="2022-03-25T10:38:00Z">
        <w:r w:rsidR="006A4261">
          <w:rPr>
            <w:rFonts w:ascii="Times New Roman" w:hAnsi="Times New Roman" w:cs="Times New Roman"/>
            <w:color w:val="000000" w:themeColor="text1"/>
          </w:rPr>
          <w:t>We</w:t>
        </w:r>
      </w:ins>
      <w:r w:rsidR="007A797D" w:rsidRPr="00A018BD">
        <w:rPr>
          <w:rFonts w:ascii="Times New Roman" w:hAnsi="Times New Roman" w:cs="Times New Roman"/>
          <w:color w:val="000000" w:themeColor="text1"/>
        </w:rPr>
        <w:t xml:space="preserve"> recorded </w:t>
      </w:r>
      <w:del w:id="89" w:author="Daniel Laughlin" w:date="2022-03-25T10:38:00Z">
        <w:r w:rsidR="0026424D" w:rsidRPr="00A018BD" w:rsidDel="006A4261">
          <w:rPr>
            <w:rFonts w:ascii="Times New Roman" w:hAnsi="Times New Roman" w:cs="Times New Roman"/>
            <w:color w:val="000000" w:themeColor="text1"/>
          </w:rPr>
          <w:delText xml:space="preserve">their </w:delText>
        </w:r>
      </w:del>
      <w:r w:rsidR="007A797D" w:rsidRPr="00A018BD">
        <w:rPr>
          <w:rFonts w:ascii="Times New Roman" w:hAnsi="Times New Roman" w:cs="Times New Roman"/>
          <w:color w:val="000000" w:themeColor="text1"/>
        </w:rPr>
        <w:t xml:space="preserve">longest leaf length, reproductive status, reproductive </w:t>
      </w:r>
      <w:commentRangeStart w:id="90"/>
      <w:r w:rsidR="007A797D" w:rsidRPr="00A018BD">
        <w:rPr>
          <w:rFonts w:ascii="Times New Roman" w:hAnsi="Times New Roman" w:cs="Times New Roman"/>
          <w:color w:val="000000" w:themeColor="text1"/>
        </w:rPr>
        <w:t>output</w:t>
      </w:r>
      <w:commentRangeEnd w:id="90"/>
      <w:r w:rsidR="006A4261">
        <w:rPr>
          <w:rStyle w:val="CommentReference"/>
        </w:rPr>
        <w:commentReference w:id="90"/>
      </w:r>
      <w:r w:rsidR="007A797D" w:rsidRPr="00A018BD">
        <w:rPr>
          <w:rFonts w:ascii="Times New Roman" w:hAnsi="Times New Roman" w:cs="Times New Roman"/>
          <w:color w:val="000000" w:themeColor="text1"/>
        </w:rPr>
        <w:t>, and presence and character of herbivory damage</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w:t>
      </w:r>
      <w:ins w:id="91" w:author="Daniel Laughlin" w:date="2022-03-25T10:39:00Z">
        <w:r w:rsidR="006A4261">
          <w:rPr>
            <w:rFonts w:ascii="Times New Roman" w:hAnsi="Times New Roman" w:cs="Times New Roman"/>
            <w:color w:val="000000" w:themeColor="text1"/>
          </w:rPr>
          <w:t xml:space="preserve">if their largest leaf was at least 3 cm, </w:t>
        </w:r>
      </w:ins>
      <w:del w:id="92" w:author="Daniel Laughlin" w:date="2022-03-25T10:39:00Z">
        <w:r w:rsidR="0026424D" w:rsidRPr="00A018BD" w:rsidDel="006A4261">
          <w:rPr>
            <w:rFonts w:ascii="Times New Roman" w:hAnsi="Times New Roman" w:cs="Times New Roman"/>
            <w:color w:val="000000" w:themeColor="text1"/>
          </w:rPr>
          <w:delText xml:space="preserve">larger than 3 cm </w:delText>
        </w:r>
      </w:del>
      <w:r w:rsidR="0026424D" w:rsidRPr="00A018BD">
        <w:rPr>
          <w:rFonts w:ascii="Times New Roman" w:hAnsi="Times New Roman" w:cs="Times New Roman"/>
          <w:color w:val="000000" w:themeColor="text1"/>
        </w:rPr>
        <w:t xml:space="preserve">and re-measured all surviving plants from previous years. </w:t>
      </w:r>
      <w:del w:id="93" w:author="Daniel Laughlin" w:date="2022-03-25T10:39:00Z">
        <w:r w:rsidR="0026424D" w:rsidRPr="00A018BD" w:rsidDel="00217A5F">
          <w:rPr>
            <w:rFonts w:ascii="Times New Roman" w:hAnsi="Times New Roman" w:cs="Times New Roman"/>
            <w:color w:val="000000" w:themeColor="text1"/>
          </w:rPr>
          <w:delText xml:space="preserve">There were too many </w:delText>
        </w:r>
      </w:del>
      <w:ins w:id="94" w:author="Daniel Laughlin" w:date="2022-03-25T10:39:00Z">
        <w:r w:rsidR="00217A5F">
          <w:rPr>
            <w:rFonts w:ascii="Times New Roman" w:hAnsi="Times New Roman" w:cs="Times New Roman"/>
            <w:color w:val="000000" w:themeColor="text1"/>
          </w:rPr>
          <w:t xml:space="preserve">High densities of </w:t>
        </w:r>
      </w:ins>
      <w:ins w:id="95" w:author="Daniel Laughlin" w:date="2022-03-25T10:41:00Z">
        <w:r w:rsidR="00217A5F">
          <w:rPr>
            <w:rFonts w:ascii="Times New Roman" w:hAnsi="Times New Roman" w:cs="Times New Roman"/>
            <w:color w:val="000000" w:themeColor="text1"/>
          </w:rPr>
          <w:t>small plants</w:t>
        </w:r>
      </w:ins>
      <w:ins w:id="96" w:author="Daniel Laughlin" w:date="2022-03-25T10:39:00Z">
        <w:r w:rsidR="00217A5F">
          <w:rPr>
            <w:rFonts w:ascii="Times New Roman" w:hAnsi="Times New Roman" w:cs="Times New Roman"/>
            <w:color w:val="000000" w:themeColor="text1"/>
          </w:rPr>
          <w:t xml:space="preserve"> </w:t>
        </w:r>
      </w:ins>
      <w:del w:id="97" w:author="Daniel Laughlin" w:date="2022-03-25T10:40:00Z">
        <w:r w:rsidR="0026424D" w:rsidRPr="00217A5F" w:rsidDel="00217A5F">
          <w:rPr>
            <w:rFonts w:ascii="Times New Roman" w:hAnsi="Times New Roman" w:cs="Times New Roman"/>
            <w:color w:val="000000" w:themeColor="text1"/>
            <w:rPrChange w:id="98" w:author="Daniel Laughlin" w:date="2022-03-25T10:40:00Z">
              <w:rPr>
                <w:rFonts w:ascii="Times New Roman" w:hAnsi="Times New Roman" w:cs="Times New Roman"/>
                <w:i/>
                <w:iCs/>
                <w:color w:val="000000" w:themeColor="text1"/>
              </w:rPr>
            </w:rPrChange>
          </w:rPr>
          <w:delText>O. coloradensis</w:delText>
        </w:r>
      </w:del>
      <w:ins w:id="99" w:author="Daniel Laughlin" w:date="2022-03-25T10:40:00Z">
        <w:r w:rsidR="00217A5F" w:rsidRPr="00217A5F">
          <w:rPr>
            <w:rFonts w:ascii="Times New Roman" w:hAnsi="Times New Roman" w:cs="Times New Roman"/>
            <w:color w:val="000000" w:themeColor="text1"/>
            <w:rPrChange w:id="100" w:author="Daniel Laughlin" w:date="2022-03-25T10:40:00Z">
              <w:rPr>
                <w:rFonts w:ascii="Times New Roman" w:hAnsi="Times New Roman" w:cs="Times New Roman"/>
                <w:i/>
                <w:iCs/>
                <w:color w:val="000000" w:themeColor="text1"/>
              </w:rPr>
            </w:rPrChange>
          </w:rPr>
          <w:t>(i.e.,</w:t>
        </w:r>
      </w:ins>
      <w:r w:rsidR="0026424D" w:rsidRPr="00A018BD">
        <w:rPr>
          <w:rFonts w:ascii="Times New Roman" w:hAnsi="Times New Roman" w:cs="Times New Roman"/>
          <w:i/>
          <w:iCs/>
          <w:color w:val="000000" w:themeColor="text1"/>
        </w:rPr>
        <w:t xml:space="preserve"> </w:t>
      </w:r>
      <w:r w:rsidR="0026424D" w:rsidRPr="00A018BD">
        <w:rPr>
          <w:rFonts w:ascii="Times New Roman" w:hAnsi="Times New Roman" w:cs="Times New Roman"/>
          <w:color w:val="000000" w:themeColor="text1"/>
        </w:rPr>
        <w:t xml:space="preserve">plants </w:t>
      </w:r>
      <w:del w:id="101" w:author="Daniel Laughlin" w:date="2022-03-25T10:40:00Z">
        <w:r w:rsidR="0026424D" w:rsidRPr="00A018BD" w:rsidDel="00217A5F">
          <w:rPr>
            <w:rFonts w:ascii="Times New Roman" w:hAnsi="Times New Roman" w:cs="Times New Roman"/>
            <w:color w:val="000000" w:themeColor="text1"/>
          </w:rPr>
          <w:delText xml:space="preserve">smaller </w:delText>
        </w:r>
      </w:del>
      <w:ins w:id="102" w:author="Daniel Laughlin" w:date="2022-03-25T10:40:00Z">
        <w:r w:rsidR="00217A5F">
          <w:rPr>
            <w:rFonts w:ascii="Times New Roman" w:hAnsi="Times New Roman" w:cs="Times New Roman"/>
            <w:color w:val="000000" w:themeColor="text1"/>
          </w:rPr>
          <w:t>with largest leaf</w:t>
        </w:r>
        <w:r w:rsidR="00217A5F" w:rsidRPr="00A018BD">
          <w:rPr>
            <w:rFonts w:ascii="Times New Roman" w:hAnsi="Times New Roman" w:cs="Times New Roman"/>
            <w:color w:val="000000" w:themeColor="text1"/>
          </w:rPr>
          <w:t xml:space="preserve"> </w:t>
        </w:r>
      </w:ins>
      <w:del w:id="103" w:author="Daniel Laughlin" w:date="2022-03-25T10:40:00Z">
        <w:r w:rsidR="0026424D" w:rsidRPr="00A018BD" w:rsidDel="00217A5F">
          <w:rPr>
            <w:rFonts w:ascii="Times New Roman" w:hAnsi="Times New Roman" w:cs="Times New Roman"/>
            <w:color w:val="000000" w:themeColor="text1"/>
          </w:rPr>
          <w:delText xml:space="preserve">than </w:delText>
        </w:r>
      </w:del>
      <w:ins w:id="104" w:author="Daniel Laughlin" w:date="2022-03-25T10:40:00Z">
        <w:r w:rsidR="00217A5F">
          <w:rPr>
            <w:rFonts w:ascii="Times New Roman" w:hAnsi="Times New Roman" w:cs="Times New Roman"/>
            <w:color w:val="000000" w:themeColor="text1"/>
          </w:rPr>
          <w:t>&lt;</w:t>
        </w:r>
        <w:r w:rsidR="00217A5F" w:rsidRPr="00A018BD">
          <w:rPr>
            <w:rFonts w:ascii="Times New Roman" w:hAnsi="Times New Roman" w:cs="Times New Roman"/>
            <w:color w:val="000000" w:themeColor="text1"/>
          </w:rPr>
          <w:t xml:space="preserve"> </w:t>
        </w:r>
      </w:ins>
      <w:r w:rsidR="0026424D" w:rsidRPr="00A018BD">
        <w:rPr>
          <w:rFonts w:ascii="Times New Roman" w:hAnsi="Times New Roman" w:cs="Times New Roman"/>
          <w:color w:val="000000" w:themeColor="text1"/>
        </w:rPr>
        <w:t>3 cm</w:t>
      </w:r>
      <w:ins w:id="105" w:author="Daniel Laughlin" w:date="2022-03-25T10:40:00Z">
        <w:r w:rsidR="00217A5F">
          <w:rPr>
            <w:rFonts w:ascii="Times New Roman" w:hAnsi="Times New Roman" w:cs="Times New Roman"/>
            <w:color w:val="000000" w:themeColor="text1"/>
          </w:rPr>
          <w:t>)</w:t>
        </w:r>
      </w:ins>
      <w:r w:rsidR="0026424D" w:rsidRPr="00A018BD">
        <w:rPr>
          <w:rFonts w:ascii="Times New Roman" w:hAnsi="Times New Roman" w:cs="Times New Roman"/>
          <w:color w:val="000000" w:themeColor="text1"/>
        </w:rPr>
        <w:t xml:space="preserve"> </w:t>
      </w:r>
      <w:del w:id="106" w:author="Daniel Laughlin" w:date="2022-03-25T10:40:00Z">
        <w:r w:rsidR="0026424D" w:rsidRPr="00A018BD" w:rsidDel="00217A5F">
          <w:rPr>
            <w:rFonts w:ascii="Times New Roman" w:hAnsi="Times New Roman" w:cs="Times New Roman"/>
            <w:color w:val="000000" w:themeColor="text1"/>
          </w:rPr>
          <w:delText>in longest leaf length</w:delText>
        </w:r>
      </w:del>
      <w:ins w:id="107" w:author="Daniel Laughlin" w:date="2022-03-25T10:40:00Z">
        <w:r w:rsidR="00217A5F">
          <w:rPr>
            <w:rFonts w:ascii="Times New Roman" w:hAnsi="Times New Roman" w:cs="Times New Roman"/>
            <w:color w:val="000000" w:themeColor="text1"/>
          </w:rPr>
          <w:t>prevented</w:t>
        </w:r>
      </w:ins>
      <w:r w:rsidR="0026424D" w:rsidRPr="00A018BD">
        <w:rPr>
          <w:rFonts w:ascii="Times New Roman" w:hAnsi="Times New Roman" w:cs="Times New Roman"/>
          <w:color w:val="000000" w:themeColor="text1"/>
        </w:rPr>
        <w:t xml:space="preserve"> </w:t>
      </w:r>
      <w:ins w:id="108" w:author="Daniel Laughlin" w:date="2022-03-25T10:40:00Z">
        <w:r w:rsidR="00217A5F">
          <w:rPr>
            <w:rFonts w:ascii="Times New Roman" w:hAnsi="Times New Roman" w:cs="Times New Roman"/>
            <w:color w:val="000000" w:themeColor="text1"/>
          </w:rPr>
          <w:t>our ability to</w:t>
        </w:r>
      </w:ins>
      <w:del w:id="109" w:author="Daniel Laughlin" w:date="2022-03-25T10:40:00Z">
        <w:r w:rsidR="0026424D" w:rsidRPr="00A018BD" w:rsidDel="00217A5F">
          <w:rPr>
            <w:rFonts w:ascii="Times New Roman" w:hAnsi="Times New Roman" w:cs="Times New Roman"/>
            <w:color w:val="000000" w:themeColor="text1"/>
          </w:rPr>
          <w:delText>to</w:delText>
        </w:r>
      </w:del>
      <w:r w:rsidR="0026424D" w:rsidRPr="00A018BD">
        <w:rPr>
          <w:rFonts w:ascii="Times New Roman" w:hAnsi="Times New Roman" w:cs="Times New Roman"/>
          <w:color w:val="000000" w:themeColor="text1"/>
        </w:rPr>
        <w:t xml:space="preserve"> map and tag </w:t>
      </w:r>
      <w:ins w:id="110" w:author="Daniel Laughlin" w:date="2022-03-25T10:40:00Z">
        <w:r w:rsidR="00217A5F">
          <w:rPr>
            <w:rFonts w:ascii="Times New Roman" w:hAnsi="Times New Roman" w:cs="Times New Roman"/>
            <w:color w:val="000000" w:themeColor="text1"/>
          </w:rPr>
          <w:t xml:space="preserve">all seedlings </w:t>
        </w:r>
      </w:ins>
      <w:r w:rsidR="0026424D" w:rsidRPr="00A018BD">
        <w:rPr>
          <w:rFonts w:ascii="Times New Roman" w:hAnsi="Times New Roman" w:cs="Times New Roman"/>
          <w:color w:val="000000" w:themeColor="text1"/>
        </w:rPr>
        <w:t xml:space="preserve">each year, so </w:t>
      </w:r>
      <w:del w:id="111" w:author="Daniel Laughlin" w:date="2022-03-25T10:41:00Z">
        <w:r w:rsidR="0026424D" w:rsidRPr="00A018BD" w:rsidDel="00217A5F">
          <w:rPr>
            <w:rFonts w:ascii="Times New Roman" w:hAnsi="Times New Roman" w:cs="Times New Roman"/>
            <w:color w:val="000000" w:themeColor="text1"/>
          </w:rPr>
          <w:delText xml:space="preserve">instead </w:delText>
        </w:r>
      </w:del>
      <w:r w:rsidR="0026424D" w:rsidRPr="00A018BD">
        <w:rPr>
          <w:rFonts w:ascii="Times New Roman" w:hAnsi="Times New Roman" w:cs="Times New Roman"/>
          <w:color w:val="000000" w:themeColor="text1"/>
        </w:rPr>
        <w:t xml:space="preserve">we </w:t>
      </w:r>
      <w:del w:id="112" w:author="Daniel Laughlin" w:date="2022-03-25T10:41:00Z">
        <w:r w:rsidR="0026424D" w:rsidRPr="00A018BD" w:rsidDel="00217A5F">
          <w:rPr>
            <w:rFonts w:ascii="Times New Roman" w:hAnsi="Times New Roman" w:cs="Times New Roman"/>
            <w:color w:val="000000" w:themeColor="text1"/>
          </w:rPr>
          <w:delText xml:space="preserve">recorded a </w:delText>
        </w:r>
      </w:del>
      <w:r w:rsidR="0026424D" w:rsidRPr="00A018BD">
        <w:rPr>
          <w:rFonts w:ascii="Times New Roman" w:hAnsi="Times New Roman" w:cs="Times New Roman"/>
          <w:color w:val="000000" w:themeColor="text1"/>
        </w:rPr>
        <w:t>tall</w:t>
      </w:r>
      <w:ins w:id="113" w:author="Daniel Laughlin" w:date="2022-03-25T10:41:00Z">
        <w:r w:rsidR="00217A5F">
          <w:rPr>
            <w:rFonts w:ascii="Times New Roman" w:hAnsi="Times New Roman" w:cs="Times New Roman"/>
            <w:color w:val="000000" w:themeColor="text1"/>
          </w:rPr>
          <w:t>ied</w:t>
        </w:r>
      </w:ins>
      <w:del w:id="114" w:author="Daniel Laughlin" w:date="2022-03-25T10:41:00Z">
        <w:r w:rsidR="0026424D" w:rsidRPr="00A018BD" w:rsidDel="00217A5F">
          <w:rPr>
            <w:rFonts w:ascii="Times New Roman" w:hAnsi="Times New Roman" w:cs="Times New Roman"/>
            <w:color w:val="000000" w:themeColor="text1"/>
          </w:rPr>
          <w:delText>y</w:delText>
        </w:r>
      </w:del>
      <w:r w:rsidR="0026424D" w:rsidRPr="00A018BD">
        <w:rPr>
          <w:rFonts w:ascii="Times New Roman" w:hAnsi="Times New Roman" w:cs="Times New Roman"/>
          <w:color w:val="000000" w:themeColor="text1"/>
        </w:rPr>
        <w:t xml:space="preserve"> </w:t>
      </w:r>
      <w:ins w:id="115" w:author="Daniel Laughlin" w:date="2022-03-25T10:41:00Z">
        <w:r w:rsidR="00217A5F">
          <w:rPr>
            <w:rFonts w:ascii="Times New Roman" w:hAnsi="Times New Roman" w:cs="Times New Roman"/>
            <w:color w:val="000000" w:themeColor="text1"/>
          </w:rPr>
          <w:t>them</w:t>
        </w:r>
      </w:ins>
      <w:del w:id="116" w:author="Daniel Laughlin" w:date="2022-03-25T10:41:00Z">
        <w:r w:rsidR="0026424D" w:rsidRPr="00A018BD" w:rsidDel="00217A5F">
          <w:rPr>
            <w:rFonts w:ascii="Times New Roman" w:hAnsi="Times New Roman" w:cs="Times New Roman"/>
            <w:color w:val="000000" w:themeColor="text1"/>
          </w:rPr>
          <w:delText>of these</w:delText>
        </w:r>
      </w:del>
      <w:r w:rsidR="0026424D" w:rsidRPr="00A018BD">
        <w:rPr>
          <w:rFonts w:ascii="Times New Roman" w:hAnsi="Times New Roman" w:cs="Times New Roman"/>
          <w:color w:val="000000" w:themeColor="text1"/>
        </w:rPr>
        <w:t xml:space="preserv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w:t>
      </w:r>
      <w:del w:id="117" w:author="Daniel Laughlin" w:date="2022-03-25T10:41:00Z">
        <w:r w:rsidR="00300BD7" w:rsidRPr="00A018BD" w:rsidDel="00217A5F">
          <w:rPr>
            <w:rFonts w:ascii="Times New Roman" w:hAnsi="Times New Roman" w:cs="Times New Roman"/>
            <w:color w:val="000000" w:themeColor="text1"/>
          </w:rPr>
          <w:delText xml:space="preserve">that </w:delText>
        </w:r>
      </w:del>
      <w:ins w:id="118" w:author="Daniel Laughlin" w:date="2022-03-25T10:41:00Z">
        <w:r w:rsidR="00217A5F" w:rsidRPr="00A018BD">
          <w:rPr>
            <w:rFonts w:ascii="Times New Roman" w:hAnsi="Times New Roman" w:cs="Times New Roman"/>
            <w:color w:val="000000" w:themeColor="text1"/>
          </w:rPr>
          <w:t>tha</w:t>
        </w:r>
        <w:r w:rsidR="00217A5F">
          <w:rPr>
            <w:rFonts w:ascii="Times New Roman" w:hAnsi="Times New Roman" w:cs="Times New Roman"/>
            <w:color w:val="000000" w:themeColor="text1"/>
          </w:rPr>
          <w:t>n</w:t>
        </w:r>
        <w:r w:rsidR="00217A5F" w:rsidRPr="00A018BD">
          <w:rPr>
            <w:rFonts w:ascii="Times New Roman" w:hAnsi="Times New Roman" w:cs="Times New Roman"/>
            <w:color w:val="000000" w:themeColor="text1"/>
          </w:rPr>
          <w:t xml:space="preserve"> </w:t>
        </w:r>
      </w:ins>
      <w:r w:rsidR="00300BD7" w:rsidRPr="00A018BD">
        <w:rPr>
          <w:rFonts w:ascii="Times New Roman" w:hAnsi="Times New Roman" w:cs="Times New Roman"/>
          <w:color w:val="000000" w:themeColor="text1"/>
        </w:rPr>
        <w:t>3 cm as “</w:t>
      </w:r>
      <w:commentRangeStart w:id="119"/>
      <w:r w:rsidR="00300BD7" w:rsidRPr="00A018BD">
        <w:rPr>
          <w:rFonts w:ascii="Times New Roman" w:hAnsi="Times New Roman" w:cs="Times New Roman"/>
          <w:color w:val="000000" w:themeColor="text1"/>
        </w:rPr>
        <w:t xml:space="preserve">mature </w:t>
      </w:r>
      <w:commentRangeEnd w:id="119"/>
      <w:r w:rsidR="00217A5F">
        <w:rPr>
          <w:rStyle w:val="CommentReference"/>
        </w:rPr>
        <w:commentReference w:id="119"/>
      </w:r>
      <w:r w:rsidR="00300BD7" w:rsidRPr="00A018BD">
        <w:rPr>
          <w:rFonts w:ascii="Times New Roman" w:hAnsi="Times New Roman" w:cs="Times New Roman"/>
          <w:color w:val="000000" w:themeColor="text1"/>
        </w:rPr>
        <w:t>plants.”</w:t>
      </w:r>
      <w:r w:rsidR="00832F11" w:rsidRPr="00A018BD">
        <w:rPr>
          <w:rFonts w:ascii="Times New Roman" w:hAnsi="Times New Roman" w:cs="Times New Roman"/>
          <w:color w:val="000000" w:themeColor="text1"/>
        </w:rPr>
        <w:t xml:space="preserve"> All censuses </w:t>
      </w:r>
      <w:r w:rsidR="00832F11" w:rsidRPr="00A018BD">
        <w:rPr>
          <w:rFonts w:ascii="Times New Roman" w:hAnsi="Times New Roman" w:cs="Times New Roman"/>
          <w:color w:val="000000" w:themeColor="text1"/>
        </w:rPr>
        <w:lastRenderedPageBreak/>
        <w:t xml:space="preserve">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52791585"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t xml:space="preserve">It was not possible to measure </w:t>
      </w:r>
      <w:del w:id="120" w:author="Daniel Laughlin" w:date="2022-03-25T10:42:00Z">
        <w:r w:rsidRPr="00A018BD" w:rsidDel="00217A5F">
          <w:rPr>
            <w:rFonts w:ascii="Times New Roman" w:hAnsi="Times New Roman" w:cs="Times New Roman"/>
            <w:color w:val="000000" w:themeColor="text1"/>
          </w:rPr>
          <w:delText>exact reproductive output for flowering mature individuals, since</w:delText>
        </w:r>
      </w:del>
      <w:ins w:id="121" w:author="Daniel Laughlin" w:date="2022-03-25T10:42:00Z">
        <w:r w:rsidR="00217A5F">
          <w:rPr>
            <w:rFonts w:ascii="Times New Roman" w:hAnsi="Times New Roman" w:cs="Times New Roman"/>
            <w:color w:val="000000" w:themeColor="text1"/>
          </w:rPr>
          <w:t>seed production exac</w:t>
        </w:r>
      </w:ins>
      <w:ins w:id="122" w:author="Daniel Laughlin" w:date="2022-03-25T10:43:00Z">
        <w:r w:rsidR="00217A5F">
          <w:rPr>
            <w:rFonts w:ascii="Times New Roman" w:hAnsi="Times New Roman" w:cs="Times New Roman"/>
            <w:color w:val="000000" w:themeColor="text1"/>
          </w:rPr>
          <w:t>tly because</w:t>
        </w:r>
      </w:ins>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commentRangeStart w:id="123"/>
      <w:r w:rsidR="00CA031C" w:rsidRPr="00A018BD">
        <w:rPr>
          <w:rFonts w:ascii="Times New Roman" w:hAnsi="Times New Roman" w:cs="Times New Roman"/>
          <w:color w:val="000000" w:themeColor="text1"/>
        </w:rPr>
        <w:t>Linear 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106 individuals indicates that number of capsules produced =  2.95 + 2.0*(</w:t>
      </w:r>
      <w:commentRangeEnd w:id="123"/>
      <w:r w:rsidR="00217A5F">
        <w:rPr>
          <w:rStyle w:val="CommentReference"/>
        </w:rPr>
        <w:commentReference w:id="123"/>
      </w:r>
      <w:r w:rsidR="00CA031C" w:rsidRPr="00A018BD">
        <w:rPr>
          <w:rFonts w:ascii="Times New Roman" w:hAnsi="Times New Roman" w:cs="Times New Roman"/>
          <w:color w:val="000000" w:themeColor="text1"/>
        </w:rPr>
        <w:t>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 xml:space="preserve">ultiple R-squared = 0.67, </w:t>
      </w:r>
      <w:r w:rsidR="00763205" w:rsidRPr="00217A5F">
        <w:rPr>
          <w:rFonts w:ascii="Times New Roman" w:hAnsi="Times New Roman" w:cs="Times New Roman"/>
          <w:i/>
          <w:iCs/>
          <w:color w:val="000000" w:themeColor="text1"/>
          <w:rPrChange w:id="124" w:author="Daniel Laughlin" w:date="2022-03-25T10:44:00Z">
            <w:rPr>
              <w:rFonts w:ascii="Times New Roman" w:hAnsi="Times New Roman" w:cs="Times New Roman"/>
              <w:color w:val="000000" w:themeColor="text1"/>
            </w:rPr>
          </w:rPrChange>
        </w:rPr>
        <w:t>P</w:t>
      </w:r>
      <w:r w:rsidR="00763205" w:rsidRPr="00A018BD">
        <w:rPr>
          <w:rFonts w:ascii="Times New Roman" w:hAnsi="Times New Roman" w:cs="Times New Roman"/>
          <w:color w:val="000000" w:themeColor="text1"/>
        </w:rPr>
        <w:t xml:space="preserve">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lastRenderedPageBreak/>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03709FF8" w14:textId="5EEE2965" w:rsidR="00A809EB" w:rsidDel="009E1326" w:rsidRDefault="00057944" w:rsidP="009E1326">
      <w:pPr>
        <w:shd w:val="clear" w:color="auto" w:fill="FFFFFF"/>
        <w:spacing w:line="480" w:lineRule="auto"/>
        <w:ind w:firstLine="720"/>
        <w:textAlignment w:val="baseline"/>
        <w:rPr>
          <w:del w:id="125" w:author="Daniel Laughlin" w:date="2022-03-25T13:43:00Z"/>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commentRangeStart w:id="126"/>
      <w:r w:rsidR="002A441D" w:rsidRPr="00A018BD">
        <w:rPr>
          <w:rFonts w:ascii="Times New Roman" w:hAnsi="Times New Roman" w:cs="Times New Roman"/>
          <w:color w:val="000000" w:themeColor="text1"/>
        </w:rPr>
        <w:t>population</w:t>
      </w:r>
      <w:r w:rsidR="00F40C61" w:rsidRPr="00A018BD">
        <w:rPr>
          <w:rFonts w:ascii="Times New Roman" w:hAnsi="Times New Roman" w:cs="Times New Roman"/>
          <w:color w:val="000000" w:themeColor="text1"/>
        </w:rPr>
        <w:t xml:space="preserve">-level </w:t>
      </w:r>
      <w:commentRangeEnd w:id="126"/>
      <w:r w:rsidR="00217A5F">
        <w:rPr>
          <w:rStyle w:val="CommentReference"/>
        </w:rPr>
        <w:commentReference w:id="126"/>
      </w:r>
      <w:r w:rsidR="00F40C61" w:rsidRPr="00A018BD">
        <w:rPr>
          <w:rFonts w:ascii="Times New Roman" w:hAnsi="Times New Roman" w:cs="Times New Roman"/>
          <w:color w:val="000000" w:themeColor="text1"/>
        </w:rPr>
        <w:t xml:space="preserve">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which we defined 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w:t>
      </w:r>
      <w:del w:id="127" w:author="Daniel Laughlin" w:date="2022-03-25T13:43:00Z">
        <w:r w:rsidR="00691AC2" w:rsidRPr="00A018BD" w:rsidDel="009E1326">
          <w:rPr>
            <w:rFonts w:ascii="Times New Roman" w:hAnsi="Times New Roman" w:cs="Times New Roman"/>
            <w:color w:val="000000" w:themeColor="text1"/>
          </w:rPr>
          <w:delText xml:space="preserve"> </w:delText>
        </w:r>
      </w:del>
    </w:p>
    <w:p w14:paraId="75E5B494" w14:textId="7F4252BD" w:rsidR="009E1326" w:rsidRDefault="009E1326" w:rsidP="00FA480A">
      <w:pPr>
        <w:shd w:val="clear" w:color="auto" w:fill="FFFFFF"/>
        <w:spacing w:line="480" w:lineRule="auto"/>
        <w:ind w:firstLine="720"/>
        <w:textAlignment w:val="baseline"/>
        <w:rPr>
          <w:ins w:id="128" w:author="Daniel Laughlin" w:date="2022-03-25T13:43:00Z"/>
          <w:rFonts w:ascii="Times New Roman" w:hAnsi="Times New Roman" w:cs="Times New Roman"/>
          <w:color w:val="000000" w:themeColor="text1"/>
        </w:rPr>
      </w:pPr>
    </w:p>
    <w:p w14:paraId="2E6D1958" w14:textId="60C46BCA" w:rsidR="009E1326" w:rsidRDefault="009E1326" w:rsidP="00FA480A">
      <w:pPr>
        <w:shd w:val="clear" w:color="auto" w:fill="FFFFFF"/>
        <w:spacing w:line="480" w:lineRule="auto"/>
        <w:ind w:firstLine="720"/>
        <w:textAlignment w:val="baseline"/>
        <w:rPr>
          <w:ins w:id="129" w:author="Daniel Laughlin" w:date="2022-03-25T13:43:00Z"/>
          <w:rFonts w:ascii="Times New Roman" w:hAnsi="Times New Roman" w:cs="Times New Roman"/>
          <w:color w:val="000000" w:themeColor="text1"/>
        </w:rPr>
      </w:pPr>
    </w:p>
    <w:p w14:paraId="56493EF8" w14:textId="266E9C81" w:rsidR="009E1326" w:rsidRDefault="009E1326">
      <w:pPr>
        <w:shd w:val="clear" w:color="auto" w:fill="FFFFFF"/>
        <w:spacing w:line="480" w:lineRule="auto"/>
        <w:ind w:firstLine="720"/>
        <w:textAlignment w:val="baseline"/>
        <w:rPr>
          <w:ins w:id="130" w:author="Daniel Laughlin" w:date="2022-03-25T13:43:00Z"/>
        </w:rPr>
        <w:pPrChange w:id="131" w:author="Daniel Laughlin" w:date="2022-03-25T13:44:00Z">
          <w:pPr>
            <w:pStyle w:val="NormalWeb"/>
            <w:spacing w:line="480" w:lineRule="auto"/>
            <w:ind w:firstLine="720"/>
          </w:pPr>
        </w:pPrChange>
      </w:pPr>
      <w:commentRangeStart w:id="132"/>
      <w:ins w:id="133" w:author="Daniel Laughlin" w:date="2022-03-25T13:44:00Z">
        <w:r>
          <w:rPr>
            <w:rFonts w:ascii="Times New Roman" w:hAnsi="Times New Roman" w:cs="Times New Roman"/>
            <w:color w:val="000000" w:themeColor="text1"/>
          </w:rPr>
          <w:t>Objective 1:</w:t>
        </w:r>
        <w:commentRangeEnd w:id="132"/>
        <w:r>
          <w:rPr>
            <w:rStyle w:val="CommentReference"/>
          </w:rPr>
          <w:commentReference w:id="132"/>
        </w:r>
      </w:ins>
    </w:p>
    <w:p w14:paraId="09050DDC" w14:textId="18D59F34"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IPMs “A”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w:t>
      </w:r>
      <w:r w:rsidR="00A13CBB" w:rsidRPr="00A018BD">
        <w:rPr>
          <w:color w:val="000000" w:themeColor="text1"/>
        </w:rPr>
        <w:lastRenderedPageBreak/>
        <w:t xml:space="preserve">the data used to fit vital rate models came either from a single subpopulation, a population (FEWAFB or Soapstone prairie), or from all locations, and included data for </w:t>
      </w:r>
      <w:del w:id="134" w:author="Daniel Laughlin" w:date="2022-03-25T10:55:00Z">
        <w:r w:rsidR="00A13CBB" w:rsidRPr="00A018BD" w:rsidDel="00114413">
          <w:rPr>
            <w:color w:val="000000" w:themeColor="text1"/>
          </w:rPr>
          <w:delText xml:space="preserve">all </w:delText>
        </w:r>
      </w:del>
      <w:ins w:id="135" w:author="Daniel Laughlin" w:date="2022-03-25T10:55:00Z">
        <w:r w:rsidR="00114413">
          <w:rPr>
            <w:color w:val="000000" w:themeColor="text1"/>
          </w:rPr>
          <w:t>both</w:t>
        </w:r>
        <w:r w:rsidR="00114413" w:rsidRPr="00A018BD">
          <w:rPr>
            <w:color w:val="000000" w:themeColor="text1"/>
          </w:rPr>
          <w:t xml:space="preserve"> </w:t>
        </w:r>
      </w:ins>
      <w:r w:rsidR="00A13CBB" w:rsidRPr="00A018BD">
        <w:rPr>
          <w:color w:val="000000" w:themeColor="text1"/>
        </w:rPr>
        <w:t>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w:t>
      </w:r>
      <w:proofErr w:type="spellStart"/>
      <w:r w:rsidR="00645956" w:rsidRPr="00A018BD">
        <w:rPr>
          <w:color w:val="000000" w:themeColor="text1"/>
        </w:rPr>
        <w:t>size</w:t>
      </w:r>
      <w:r w:rsidR="00645956" w:rsidRPr="00A018BD">
        <w:rPr>
          <w:color w:val="000000" w:themeColor="text1"/>
          <w:vertAlign w:val="subscript"/>
        </w:rPr>
        <w:softHyphen/>
      </w:r>
      <w:r w:rsidR="00645956" w:rsidRPr="00A018BD">
        <w:rPr>
          <w:i/>
          <w:iCs/>
          <w:color w:val="000000" w:themeColor="text1"/>
          <w:vertAlign w:val="subscript"/>
        </w:rPr>
        <w:t>t</w:t>
      </w:r>
      <w:proofErr w:type="spellEnd"/>
      <w:r w:rsidR="00A13CBB" w:rsidRPr="00A018BD">
        <w:rPr>
          <w:color w:val="000000" w:themeColor="text1"/>
          <w:vertAlign w:val="subscript"/>
        </w:rPr>
        <w:t xml:space="preserve">  </w:t>
      </w:r>
      <w:r w:rsidR="00645956" w:rsidRPr="00A018BD">
        <w:rPr>
          <w:color w:val="000000" w:themeColor="text1"/>
        </w:rPr>
        <w:t>(or (</w:t>
      </w:r>
      <w:proofErr w:type="spellStart"/>
      <w:r w:rsidR="00645956" w:rsidRPr="00A018BD">
        <w:rPr>
          <w:color w:val="000000" w:themeColor="text1"/>
        </w:rPr>
        <w:t>size</w:t>
      </w:r>
      <w:r w:rsidR="00645956" w:rsidRPr="00A018BD">
        <w:rPr>
          <w:i/>
          <w:iCs/>
          <w:color w:val="000000" w:themeColor="text1"/>
          <w:vertAlign w:val="subscript"/>
        </w:rPr>
        <w:t>t</w:t>
      </w:r>
      <w:proofErr w:type="spellEnd"/>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w:t>
      </w:r>
      <w:ins w:id="136" w:author="Daniel Laughlin" w:date="2022-03-25T10:56:00Z">
        <w:r w:rsidR="00114413">
          <w:rPr>
            <w:color w:val="000000" w:themeColor="text1"/>
          </w:rPr>
          <w:t xml:space="preserve">to account for </w:t>
        </w:r>
      </w:ins>
      <w:r w:rsidR="002A441D" w:rsidRPr="00A018BD">
        <w:rPr>
          <w:color w:val="000000" w:themeColor="text1"/>
        </w:rPr>
        <w:t>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47D045AE"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del w:id="137" w:author="Daniel Laughlin" w:date="2022-03-25T10:56:00Z">
        <w:r w:rsidRPr="00057ADE" w:rsidDel="00114413">
          <w:rPr>
            <w:rFonts w:ascii="Times New Roman" w:eastAsia="HGSMinchoE" w:hAnsi="Times New Roman" w:cs="Times New Roman"/>
            <w:color w:val="000000" w:themeColor="text1"/>
          </w:rPr>
          <w:delText>Log</w:delText>
        </w:r>
      </w:del>
      <w:ins w:id="138" w:author="Daniel Laughlin" w:date="2022-03-25T10:56:00Z">
        <w:r w:rsidR="00114413">
          <w:rPr>
            <w:rFonts w:ascii="Times New Roman" w:eastAsia="HGSMinchoE" w:hAnsi="Times New Roman" w:cs="Times New Roman"/>
            <w:color w:val="000000" w:themeColor="text1"/>
          </w:rPr>
          <w:t>l</w:t>
        </w:r>
        <w:r w:rsidR="00114413" w:rsidRPr="00057ADE">
          <w:rPr>
            <w:rFonts w:ascii="Times New Roman" w:eastAsia="HGSMinchoE" w:hAnsi="Times New Roman" w:cs="Times New Roman"/>
            <w:color w:val="000000" w:themeColor="text1"/>
          </w:rPr>
          <w:t>og</w:t>
        </w:r>
      </w:ins>
      <w:r w:rsidRPr="00057ADE">
        <w:rPr>
          <w:rFonts w:ascii="Times New Roman" w:eastAsia="HGSMinchoE" w:hAnsi="Times New Roman" w:cs="Times New Roman"/>
          <w:color w:val="000000" w:themeColor="text1"/>
        </w:rPr>
        <w:t xml:space="preserve">(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 xml:space="preserve">log(λ) is not given for IPMs that were constructed with random effects or continuous environmental covariates, since those models were implemented stochastically. For those models, </w:t>
      </w:r>
      <w:commentRangeStart w:id="139"/>
      <w:proofErr w:type="spellStart"/>
      <w:r w:rsidRPr="00057ADE">
        <w:rPr>
          <w:rFonts w:ascii="Times New Roman" w:eastAsia="HGSMinchoE" w:hAnsi="Times New Roman" w:cs="Times New Roman"/>
          <w:color w:val="000000" w:themeColor="text1"/>
        </w:rPr>
        <w:t>λ</w:t>
      </w:r>
      <w:r w:rsidRPr="00057ADE">
        <w:rPr>
          <w:rFonts w:ascii="Times New Roman" w:eastAsia="HGSMinchoE" w:hAnsi="Times New Roman" w:cs="Times New Roman"/>
          <w:color w:val="000000" w:themeColor="text1"/>
          <w:vertAlign w:val="subscript"/>
        </w:rPr>
        <w:t>s</w:t>
      </w:r>
      <w:proofErr w:type="spellEnd"/>
      <w:r w:rsidRPr="00057ADE">
        <w:rPr>
          <w:rFonts w:ascii="Times New Roman" w:eastAsia="HGSMinchoE" w:hAnsi="Times New Roman" w:cs="Times New Roman"/>
          <w:color w:val="000000" w:themeColor="text1"/>
          <w:vertAlign w:val="subscript"/>
        </w:rPr>
        <w:t xml:space="preserve">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commentRangeEnd w:id="139"/>
      <w:r w:rsidR="00114413">
        <w:rPr>
          <w:rStyle w:val="CommentReference"/>
        </w:rPr>
        <w:commentReference w:id="139"/>
      </w:r>
    </w:p>
    <w:tbl>
      <w:tblPr>
        <w:tblStyle w:val="TableGrid"/>
        <w:tblW w:w="981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720"/>
      </w:tblGrid>
      <w:tr w:rsidR="002C0825" w:rsidRPr="00A018BD" w14:paraId="61B45414" w14:textId="77777777" w:rsidTr="00E7169B">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720" w:type="dxa"/>
            <w:vMerge w:val="restart"/>
            <w:tcBorders>
              <w:top w:val="single" w:sz="18" w:space="0" w:color="000000"/>
              <w:left w:val="single" w:sz="18" w:space="0" w:color="000000" w:themeColor="text1"/>
              <w:right w:val="single" w:sz="18" w:space="0" w:color="000000"/>
            </w:tcBorders>
          </w:tcPr>
          <w:p w14:paraId="1658A4BB" w14:textId="77777777" w:rsidR="002C0825" w:rsidRPr="0099328A" w:rsidRDefault="002C0825" w:rsidP="00C75CC7">
            <w:pPr>
              <w:pStyle w:val="NormalWeb"/>
              <w:rPr>
                <w:rFonts w:eastAsia="HGSMinchoE"/>
                <w:b/>
                <w:bCs/>
                <w:color w:val="000000" w:themeColor="text1"/>
                <w:sz w:val="22"/>
                <w:szCs w:val="22"/>
                <w:vertAlign w:val="subscript"/>
              </w:rPr>
            </w:pPr>
            <w:proofErr w:type="spellStart"/>
            <w:r w:rsidRPr="0099328A">
              <w:rPr>
                <w:rFonts w:eastAsia="HGSMinchoE"/>
                <w:b/>
                <w:bCs/>
                <w:color w:val="000000" w:themeColor="text1"/>
                <w:sz w:val="22"/>
                <w:szCs w:val="22"/>
              </w:rPr>
              <w:t>λ</w:t>
            </w:r>
            <w:r w:rsidRPr="0099328A">
              <w:rPr>
                <w:rFonts w:eastAsia="HGSMinchoE"/>
                <w:b/>
                <w:bCs/>
                <w:color w:val="000000" w:themeColor="text1"/>
                <w:sz w:val="22"/>
                <w:szCs w:val="22"/>
                <w:vertAlign w:val="subscript"/>
              </w:rPr>
              <w:t>s</w:t>
            </w:r>
            <w:proofErr w:type="spellEnd"/>
          </w:p>
        </w:tc>
      </w:tr>
      <w:tr w:rsidR="002C0825" w:rsidRPr="00A018BD" w14:paraId="7B26B9CA" w14:textId="77777777" w:rsidTr="00E7169B">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E7169B">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E7169B">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C75CC7">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72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E7169B">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72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E7169B">
        <w:tc>
          <w:tcPr>
            <w:tcW w:w="743" w:type="dxa"/>
            <w:tcBorders>
              <w:left w:val="single" w:sz="18" w:space="0" w:color="000000"/>
              <w:right w:val="single" w:sz="18" w:space="0" w:color="000000"/>
            </w:tcBorders>
          </w:tcPr>
          <w:p w14:paraId="672232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720" w:type="dxa"/>
            <w:tcBorders>
              <w:left w:val="single" w:sz="12" w:space="0" w:color="000000" w:themeColor="text1"/>
              <w:right w:val="single" w:sz="18" w:space="0" w:color="000000"/>
            </w:tcBorders>
          </w:tcPr>
          <w:p w14:paraId="6C2CE6B9"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E7169B">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72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E7169B">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72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E7169B">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72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E7169B">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lastRenderedPageBreak/>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72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E7169B">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72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E7169B">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72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E7169B">
        <w:tc>
          <w:tcPr>
            <w:tcW w:w="743" w:type="dxa"/>
            <w:tcBorders>
              <w:left w:val="single" w:sz="18" w:space="0" w:color="000000"/>
              <w:right w:val="single" w:sz="18" w:space="0" w:color="000000"/>
            </w:tcBorders>
          </w:tcPr>
          <w:p w14:paraId="3EEE7D84"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w:t>
            </w:r>
          </w:p>
        </w:tc>
        <w:tc>
          <w:tcPr>
            <w:tcW w:w="393" w:type="dxa"/>
            <w:tcBorders>
              <w:left w:val="single" w:sz="18" w:space="0" w:color="000000"/>
              <w:right w:val="single" w:sz="8" w:space="0" w:color="000000"/>
            </w:tcBorders>
          </w:tcPr>
          <w:p w14:paraId="2DC2E4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720" w:type="dxa"/>
            <w:tcBorders>
              <w:left w:val="single" w:sz="12" w:space="0" w:color="000000" w:themeColor="text1"/>
              <w:right w:val="single" w:sz="18" w:space="0" w:color="000000"/>
            </w:tcBorders>
          </w:tcPr>
          <w:p w14:paraId="7B0384A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E7169B">
        <w:tc>
          <w:tcPr>
            <w:tcW w:w="743" w:type="dxa"/>
            <w:tcBorders>
              <w:left w:val="single" w:sz="18" w:space="0" w:color="000000"/>
              <w:right w:val="single" w:sz="18" w:space="0" w:color="000000"/>
            </w:tcBorders>
          </w:tcPr>
          <w:p w14:paraId="74B5416F"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720" w:type="dxa"/>
            <w:tcBorders>
              <w:left w:val="single" w:sz="12" w:space="0" w:color="000000" w:themeColor="text1"/>
              <w:right w:val="single" w:sz="18" w:space="0" w:color="000000"/>
            </w:tcBorders>
          </w:tcPr>
          <w:p w14:paraId="25AAADC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E7169B">
        <w:tc>
          <w:tcPr>
            <w:tcW w:w="743" w:type="dxa"/>
            <w:tcBorders>
              <w:left w:val="single" w:sz="18" w:space="0" w:color="000000"/>
              <w:right w:val="single" w:sz="18" w:space="0" w:color="000000"/>
            </w:tcBorders>
          </w:tcPr>
          <w:p w14:paraId="781CEC4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720" w:type="dxa"/>
            <w:tcBorders>
              <w:left w:val="single" w:sz="12" w:space="0" w:color="000000" w:themeColor="text1"/>
              <w:right w:val="single" w:sz="18" w:space="0" w:color="000000"/>
            </w:tcBorders>
          </w:tcPr>
          <w:p w14:paraId="24936A9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E7169B">
        <w:tc>
          <w:tcPr>
            <w:tcW w:w="743" w:type="dxa"/>
            <w:tcBorders>
              <w:left w:val="single" w:sz="18" w:space="0" w:color="000000"/>
              <w:right w:val="single" w:sz="18" w:space="0" w:color="000000"/>
            </w:tcBorders>
          </w:tcPr>
          <w:p w14:paraId="4D031FC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720" w:type="dxa"/>
            <w:tcBorders>
              <w:left w:val="single" w:sz="12" w:space="0" w:color="000000" w:themeColor="text1"/>
              <w:right w:val="single" w:sz="18" w:space="0" w:color="000000"/>
            </w:tcBorders>
          </w:tcPr>
          <w:p w14:paraId="19E00E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E7169B">
        <w:tc>
          <w:tcPr>
            <w:tcW w:w="743" w:type="dxa"/>
            <w:tcBorders>
              <w:left w:val="single" w:sz="18" w:space="0" w:color="000000"/>
              <w:right w:val="single" w:sz="18" w:space="0" w:color="000000"/>
            </w:tcBorders>
          </w:tcPr>
          <w:p w14:paraId="4FB0A67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720" w:type="dxa"/>
            <w:tcBorders>
              <w:left w:val="single" w:sz="12" w:space="0" w:color="000000" w:themeColor="text1"/>
              <w:right w:val="single" w:sz="18" w:space="0" w:color="000000"/>
            </w:tcBorders>
          </w:tcPr>
          <w:p w14:paraId="7500474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E7169B">
        <w:tc>
          <w:tcPr>
            <w:tcW w:w="743" w:type="dxa"/>
            <w:tcBorders>
              <w:left w:val="single" w:sz="18" w:space="0" w:color="000000"/>
              <w:right w:val="single" w:sz="18" w:space="0" w:color="000000"/>
            </w:tcBorders>
          </w:tcPr>
          <w:p w14:paraId="6BEF012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C75CC7">
            <w:pPr>
              <w:pStyle w:val="NormalWeb"/>
              <w:jc w:val="center"/>
              <w:rPr>
                <w:rFonts w:eastAsia="HGSMinchoE"/>
                <w:color w:val="000000" w:themeColor="text1"/>
                <w:sz w:val="22"/>
                <w:szCs w:val="22"/>
              </w:rPr>
            </w:pPr>
            <w:commentRangeStart w:id="140"/>
            <w:r w:rsidRPr="0099328A">
              <w:rPr>
                <w:rFonts w:eastAsia="HGSMinchoE"/>
                <w:color w:val="000000" w:themeColor="text1"/>
                <w:sz w:val="22"/>
                <w:szCs w:val="22"/>
              </w:rPr>
              <w:t>0.32</w:t>
            </w:r>
            <w:commentRangeEnd w:id="140"/>
            <w:r w:rsidR="00730785">
              <w:rPr>
                <w:rStyle w:val="CommentReference"/>
                <w:rFonts w:asciiTheme="minorHAnsi" w:eastAsiaTheme="minorHAnsi" w:hAnsiTheme="minorHAnsi" w:cstheme="minorBidi"/>
              </w:rPr>
              <w:commentReference w:id="140"/>
            </w:r>
          </w:p>
        </w:tc>
        <w:tc>
          <w:tcPr>
            <w:tcW w:w="720" w:type="dxa"/>
            <w:tcBorders>
              <w:left w:val="single" w:sz="12" w:space="0" w:color="000000" w:themeColor="text1"/>
              <w:right w:val="single" w:sz="18" w:space="0" w:color="000000"/>
            </w:tcBorders>
          </w:tcPr>
          <w:p w14:paraId="23B58F5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E7169B">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w:t>
            </w:r>
            <w:commentRangeStart w:id="141"/>
            <w:r w:rsidRPr="00E7169B">
              <w:rPr>
                <w:rFonts w:eastAsia="HGSMinchoE"/>
                <w:color w:val="000000" w:themeColor="text1"/>
                <w:sz w:val="22"/>
                <w:szCs w:val="22"/>
              </w:rPr>
              <w:t>04</w:t>
            </w:r>
            <w:r>
              <w:rPr>
                <w:rFonts w:eastAsia="HGSMinchoE"/>
                <w:color w:val="000000" w:themeColor="text1"/>
                <w:sz w:val="22"/>
                <w:szCs w:val="22"/>
              </w:rPr>
              <w:t>4</w:t>
            </w:r>
            <w:commentRangeEnd w:id="141"/>
            <w:r w:rsidR="00C723E5">
              <w:rPr>
                <w:rStyle w:val="CommentReference"/>
                <w:rFonts w:asciiTheme="minorHAnsi" w:eastAsiaTheme="minorHAnsi" w:hAnsiTheme="minorHAnsi" w:cstheme="minorBidi"/>
              </w:rPr>
              <w:commentReference w:id="141"/>
            </w:r>
          </w:p>
        </w:tc>
      </w:tr>
      <w:tr w:rsidR="00E606C8" w:rsidRPr="00A018BD" w14:paraId="6AE6948C" w14:textId="77777777" w:rsidTr="00E7169B">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w:t>
            </w:r>
            <w:proofErr w:type="spellStart"/>
            <w:r>
              <w:rPr>
                <w:rFonts w:eastAsia="HGSMinchoE"/>
                <w:color w:val="000000" w:themeColor="text1"/>
                <w:sz w:val="22"/>
                <w:szCs w:val="22"/>
              </w:rPr>
              <w:t>hot</w:t>
            </w:r>
            <w:r w:rsidR="00E7169B">
              <w:rPr>
                <w:rFonts w:eastAsia="HGSMinchoE"/>
                <w:color w:val="000000" w:themeColor="text1"/>
                <w:sz w:val="22"/>
                <w:szCs w:val="22"/>
              </w:rPr>
              <w:t>+</w:t>
            </w:r>
            <w:r>
              <w:rPr>
                <w:rFonts w:eastAsia="HGSMinchoE"/>
                <w:color w:val="000000" w:themeColor="text1"/>
                <w:sz w:val="22"/>
                <w:szCs w:val="22"/>
              </w:rPr>
              <w:t>dry</w:t>
            </w:r>
            <w:proofErr w:type="spellEnd"/>
            <w:r>
              <w:rPr>
                <w:rFonts w:eastAsia="HGSMinchoE"/>
                <w:color w:val="000000" w:themeColor="text1"/>
                <w:sz w:val="22"/>
                <w:szCs w:val="22"/>
              </w:rPr>
              <w:t>)</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E7169B">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E7169B">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E7169B">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72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E7169B">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72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E7169B">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E7169B">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E7169B">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72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E7169B">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72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E7169B">
        <w:tc>
          <w:tcPr>
            <w:tcW w:w="743" w:type="dxa"/>
            <w:tcBorders>
              <w:left w:val="single" w:sz="18" w:space="0" w:color="000000"/>
              <w:right w:val="single" w:sz="18" w:space="0" w:color="000000"/>
            </w:tcBorders>
          </w:tcPr>
          <w:p w14:paraId="65F6D288"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2D07636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E7169B">
        <w:tc>
          <w:tcPr>
            <w:tcW w:w="743" w:type="dxa"/>
            <w:tcBorders>
              <w:left w:val="single" w:sz="18" w:space="0" w:color="000000"/>
              <w:right w:val="single" w:sz="18" w:space="0" w:color="000000"/>
            </w:tcBorders>
          </w:tcPr>
          <w:p w14:paraId="283823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720" w:type="dxa"/>
            <w:tcBorders>
              <w:left w:val="single" w:sz="12" w:space="0" w:color="000000" w:themeColor="text1"/>
              <w:right w:val="single" w:sz="18" w:space="0" w:color="000000"/>
            </w:tcBorders>
          </w:tcPr>
          <w:p w14:paraId="6C90ED3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E7169B">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E7169B">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72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E7169B">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72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E7169B">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72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E7169B">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72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E7169B">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72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E7169B">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72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E7169B">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72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E7169B">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72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E7169B">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72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E7169B">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72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E7169B">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72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E7169B">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72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E7169B">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72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w:lastRenderedPageBreak/>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33256833" w:rsidR="0096311C" w:rsidRPr="00F3536A" w:rsidRDefault="00F3536A" w:rsidP="00EE7026">
      <w:pPr>
        <w:pStyle w:val="NormalWeb"/>
        <w:spacing w:line="480" w:lineRule="auto"/>
        <w:contextualSpacing/>
        <w:rPr>
          <w:iCs/>
          <w:color w:val="000000" w:themeColor="text1"/>
        </w:rPr>
      </w:pPr>
      <w:r>
        <w:rPr>
          <w:color w:val="000000" w:themeColor="text1"/>
        </w:rPr>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ins w:id="142" w:author="Daniel Laughlin" w:date="2022-03-25T10:58:00Z">
        <w:r w:rsidR="00114413">
          <w:rPr>
            <w:color w:val="000000" w:themeColor="text1"/>
          </w:rPr>
          <w:t>, respectively</w:t>
        </w:r>
      </w:ins>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proofErr w:type="spellStart"/>
      <w:r w:rsidR="00363F28" w:rsidRPr="00A018BD">
        <w:rPr>
          <w:i/>
          <w:iCs/>
          <w:color w:val="000000" w:themeColor="text1"/>
        </w:rPr>
        <w:t>goCont</w:t>
      </w:r>
      <w:proofErr w:type="spellEnd"/>
      <w:r w:rsidR="00363F28" w:rsidRPr="00A018BD">
        <w:rPr>
          <w:color w:val="000000" w:themeColor="text1"/>
        </w:rPr>
        <w:t xml:space="preserve">, </w:t>
      </w:r>
      <w:proofErr w:type="spellStart"/>
      <w:r w:rsidR="00363F28" w:rsidRPr="00A018BD">
        <w:rPr>
          <w:i/>
          <w:iCs/>
          <w:color w:val="000000" w:themeColor="text1"/>
        </w:rPr>
        <w:t>outSB</w:t>
      </w:r>
      <w:proofErr w:type="spellEnd"/>
      <w:r w:rsidR="00363F28" w:rsidRPr="00A018BD">
        <w:rPr>
          <w:color w:val="000000" w:themeColor="text1"/>
        </w:rPr>
        <w:t xml:space="preserve">, </w:t>
      </w:r>
      <w:proofErr w:type="spellStart"/>
      <w:r w:rsidR="00363F28" w:rsidRPr="00A018BD">
        <w:rPr>
          <w:i/>
          <w:iCs/>
          <w:color w:val="000000" w:themeColor="text1"/>
        </w:rPr>
        <w:t>goSB</w:t>
      </w:r>
      <w:proofErr w:type="spellEnd"/>
      <w:r w:rsidR="00363F28" w:rsidRPr="00A018BD">
        <w:rPr>
          <w:color w:val="000000" w:themeColor="text1"/>
        </w:rPr>
        <w:t>, and</w:t>
      </w:r>
      <w:r w:rsidR="00363F28" w:rsidRPr="00A018BD">
        <w:rPr>
          <w:i/>
          <w:iCs/>
          <w:color w:val="000000" w:themeColor="text1"/>
        </w:rPr>
        <w:t xml:space="preserve"> </w:t>
      </w:r>
      <w:proofErr w:type="spellStart"/>
      <w:r w:rsidR="00363F28" w:rsidRPr="00A018BD">
        <w:rPr>
          <w:i/>
          <w:iCs/>
          <w:color w:val="000000" w:themeColor="text1"/>
        </w:rPr>
        <w:t>staySB</w:t>
      </w:r>
      <w:proofErr w:type="spellEnd"/>
      <w:r w:rsidR="00363F28" w:rsidRPr="00A018BD">
        <w:rPr>
          <w:color w:val="000000" w:themeColor="text1"/>
        </w:rPr>
        <w:t xml:space="preserve"> are discrete parameters</w:t>
      </w:r>
      <w:ins w:id="143" w:author="Daniel Laughlin" w:date="2022-03-25T10:59:00Z">
        <w:r w:rsidR="00310065">
          <w:rPr>
            <w:color w:val="000000" w:themeColor="text1"/>
          </w:rPr>
          <w:t xml:space="preserve"> that dete</w:t>
        </w:r>
      </w:ins>
      <w:ins w:id="144" w:author="Daniel Laughlin" w:date="2022-03-25T11:00:00Z">
        <w:r w:rsidR="00310065">
          <w:rPr>
            <w:color w:val="000000" w:themeColor="text1"/>
          </w:rPr>
          <w:t xml:space="preserve">rmine seedbank dynamics. </w:t>
        </w:r>
        <w:proofErr w:type="spellStart"/>
        <w:r w:rsidR="00310065" w:rsidRPr="00310065">
          <w:rPr>
            <w:i/>
            <w:iCs/>
            <w:color w:val="000000" w:themeColor="text1"/>
            <w:rPrChange w:id="145" w:author="Daniel Laughlin" w:date="2022-03-25T11:00:00Z">
              <w:rPr>
                <w:color w:val="000000" w:themeColor="text1"/>
              </w:rPr>
            </w:rPrChange>
          </w:rPr>
          <w:t>goCont</w:t>
        </w:r>
      </w:ins>
      <w:proofErr w:type="spellEnd"/>
      <w:r w:rsidR="00363F28" w:rsidRPr="00A018BD">
        <w:rPr>
          <w:color w:val="000000" w:themeColor="text1"/>
        </w:rPr>
        <w:t xml:space="preserve"> </w:t>
      </w:r>
      <w:del w:id="146" w:author="Daniel Laughlin" w:date="2022-03-25T11:00:00Z">
        <w:r w:rsidR="00363F28" w:rsidRPr="00A018BD" w:rsidDel="00310065">
          <w:rPr>
            <w:color w:val="000000" w:themeColor="text1"/>
          </w:rPr>
          <w:delText>indica</w:delText>
        </w:r>
      </w:del>
      <w:ins w:id="147" w:author="Daniel Laughlin" w:date="2022-03-25T11:00:00Z">
        <w:r w:rsidR="00310065">
          <w:rPr>
            <w:color w:val="000000" w:themeColor="text1"/>
          </w:rPr>
          <w:t>is</w:t>
        </w:r>
      </w:ins>
      <w:del w:id="148" w:author="Daniel Laughlin" w:date="2022-03-25T11:00:00Z">
        <w:r w:rsidR="00363F28" w:rsidRPr="00A018BD" w:rsidDel="00310065">
          <w:rPr>
            <w:color w:val="000000" w:themeColor="text1"/>
          </w:rPr>
          <w:delText>ting</w:delText>
        </w:r>
      </w:del>
      <w:r w:rsidR="00363F28" w:rsidRPr="00A018BD">
        <w:rPr>
          <w:color w:val="000000" w:themeColor="text1"/>
        </w:rPr>
        <w:t xml:space="preserve">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ins w:id="149" w:author="Daniel Laughlin" w:date="2022-03-25T11:00:00Z">
        <w:r w:rsidR="00310065" w:rsidRPr="00310065">
          <w:rPr>
            <w:i/>
            <w:iCs/>
            <w:color w:val="000000" w:themeColor="text1"/>
            <w:rPrChange w:id="150" w:author="Daniel Laughlin" w:date="2022-03-25T11:00:00Z">
              <w:rPr>
                <w:color w:val="000000" w:themeColor="text1"/>
              </w:rPr>
            </w:rPrChange>
          </w:rPr>
          <w:t>out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ins>
      <w:r w:rsidR="00363F28" w:rsidRPr="00A018BD">
        <w:rPr>
          <w:color w:val="000000" w:themeColor="text1"/>
        </w:rPr>
        <w:t xml:space="preserve">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ins w:id="151" w:author="Daniel Laughlin" w:date="2022-03-25T11:00:00Z">
        <w:r w:rsidR="00310065" w:rsidRPr="00310065">
          <w:rPr>
            <w:i/>
            <w:iCs/>
            <w:color w:val="000000" w:themeColor="text1"/>
            <w:rPrChange w:id="152" w:author="Daniel Laughlin" w:date="2022-03-25T11:00:00Z">
              <w:rPr>
                <w:color w:val="000000" w:themeColor="text1"/>
              </w:rPr>
            </w:rPrChange>
          </w:rPr>
          <w:t>go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ins>
      <w:r w:rsidR="00363F28" w:rsidRPr="00A018BD">
        <w:rPr>
          <w:color w:val="000000" w:themeColor="text1"/>
        </w:rPr>
        <w:t xml:space="preserve">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proofErr w:type="spellStart"/>
      <w:ins w:id="153" w:author="Daniel Laughlin" w:date="2022-03-25T11:01:00Z">
        <w:r w:rsidR="00310065" w:rsidRPr="00310065">
          <w:rPr>
            <w:i/>
            <w:iCs/>
            <w:color w:val="000000" w:themeColor="text1"/>
            <w:rPrChange w:id="154" w:author="Daniel Laughlin" w:date="2022-03-25T11:01:00Z">
              <w:rPr>
                <w:color w:val="000000" w:themeColor="text1"/>
              </w:rPr>
            </w:rPrChange>
          </w:rPr>
          <w:t>staySB</w:t>
        </w:r>
        <w:proofErr w:type="spellEnd"/>
        <w:r w:rsidR="00310065">
          <w:rPr>
            <w:color w:val="000000" w:themeColor="text1"/>
          </w:rPr>
          <w:t xml:space="preserve"> is the probability of </w:t>
        </w:r>
      </w:ins>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proofErr w:type="spellStart"/>
      <w:r>
        <w:rPr>
          <w:i/>
          <w:iCs/>
          <w:color w:val="000000" w:themeColor="text1"/>
        </w:rPr>
        <w:t>pEstab</w:t>
      </w:r>
      <w:proofErr w:type="spellEnd"/>
      <w:r>
        <w:rPr>
          <w:color w:val="000000" w:themeColor="text1"/>
        </w:rPr>
        <w:t xml:space="preserve"> is the probability of a seed produced in year </w:t>
      </w:r>
      <w:proofErr w:type="spellStart"/>
      <w:r>
        <w:rPr>
          <w:i/>
          <w:iCs/>
          <w:color w:val="000000" w:themeColor="text1"/>
        </w:rPr>
        <w:t>t</w:t>
      </w:r>
      <w:proofErr w:type="spellEnd"/>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400C0E23" w:rsidR="00E83D4F" w:rsidRPr="00A018BD" w:rsidRDefault="00DD3B32" w:rsidP="00E83D4F">
      <w:pPr>
        <w:pStyle w:val="NormalWeb"/>
        <w:spacing w:line="480" w:lineRule="auto"/>
        <w:ind w:firstLine="360"/>
        <w:rPr>
          <w:color w:val="000000" w:themeColor="text1"/>
        </w:rPr>
      </w:pPr>
      <w:r w:rsidRPr="00A018BD">
        <w:rPr>
          <w:color w:val="000000" w:themeColor="text1"/>
        </w:rPr>
        <w:lastRenderedPageBreak/>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Vital rate functions for the continuous, size-based above-ground stage were parameterized using data from “</w:t>
      </w:r>
      <w:commentRangeStart w:id="155"/>
      <w:r w:rsidR="00E83D4F" w:rsidRPr="00A018BD">
        <w:rPr>
          <w:color w:val="000000" w:themeColor="text1"/>
        </w:rPr>
        <w:t xml:space="preserve">mature </w:t>
      </w:r>
      <w:commentRangeEnd w:id="155"/>
      <w:r w:rsidR="00517ABF">
        <w:rPr>
          <w:rStyle w:val="CommentReference"/>
          <w:rFonts w:asciiTheme="minorHAnsi" w:eastAsiaTheme="minorHAnsi" w:hAnsiTheme="minorHAnsi" w:cstheme="minorBidi"/>
        </w:rPr>
        <w:commentReference w:id="155"/>
      </w:r>
      <w:r w:rsidR="00E83D4F" w:rsidRPr="00A018BD">
        <w:rPr>
          <w:color w:val="000000" w:themeColor="text1"/>
        </w:rPr>
        <w:t xml:space="preserve">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 xml:space="preserve">+1 was randomly assigned to a seedling in </w:t>
      </w:r>
      <w:commentRangeStart w:id="156"/>
      <w:r w:rsidR="00E83D4F" w:rsidRPr="00A018BD">
        <w:rPr>
          <w:color w:val="000000" w:themeColor="text1"/>
        </w:rPr>
        <w:t xml:space="preserve">year </w:t>
      </w:r>
      <w:r w:rsidR="00E83D4F" w:rsidRPr="00A018BD">
        <w:rPr>
          <w:i/>
          <w:iCs/>
          <w:color w:val="000000" w:themeColor="text1"/>
        </w:rPr>
        <w:t>t</w:t>
      </w:r>
      <w:commentRangeEnd w:id="156"/>
      <w:r w:rsidR="00517ABF">
        <w:rPr>
          <w:rStyle w:val="CommentReference"/>
          <w:rFonts w:asciiTheme="minorHAnsi" w:eastAsiaTheme="minorHAnsi" w:hAnsiTheme="minorHAnsi" w:cstheme="minorBidi"/>
        </w:rPr>
        <w:commentReference w:id="156"/>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1 survived, while those without an assigned recruit died.</w:t>
      </w:r>
      <w:del w:id="157" w:author="Daniel Laughlin" w:date="2022-03-25T11:53:00Z">
        <w:r w:rsidR="00E83D4F" w:rsidRPr="00A018BD" w:rsidDel="00517ABF">
          <w:rPr>
            <w:color w:val="000000" w:themeColor="text1"/>
          </w:rPr>
          <w:delText xml:space="preserve"> Incorporating seedlings into the continuous dataset in this fashion allowed us to create IPMs using only one discrete stage. </w:delText>
        </w:r>
      </w:del>
    </w:p>
    <w:p w14:paraId="6DBD4A93" w14:textId="57B4AFBC" w:rsidR="00E22B4A" w:rsidRDefault="00611868" w:rsidP="00E22B4A">
      <w:pPr>
        <w:pStyle w:val="NormalWeb"/>
        <w:spacing w:line="480" w:lineRule="auto"/>
        <w:ind w:firstLine="360"/>
        <w:rPr>
          <w:rFonts w:eastAsia="MS Gothic"/>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xml:space="preserve">. The basic model structure was the same for each vital rate (Table </w:t>
      </w:r>
      <w:r w:rsidR="00903A87" w:rsidRPr="00A018BD">
        <w:rPr>
          <w:color w:val="000000" w:themeColor="text1"/>
        </w:rPr>
        <w:t>3</w:t>
      </w:r>
      <w:r w:rsidRPr="00A018BD">
        <w:rPr>
          <w:color w:val="000000" w:themeColor="text1"/>
        </w:rPr>
        <w:t>). 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w:t>
      </w:r>
      <w:commentRangeStart w:id="158"/>
      <w:r w:rsidRPr="00A018BD">
        <w:rPr>
          <w:color w:val="000000" w:themeColor="text1"/>
        </w:rPr>
        <w:t>is a monocarpic perennial that nearly always dies after flowering</w:t>
      </w:r>
      <w:commentRangeEnd w:id="158"/>
      <w:r w:rsidR="00310065">
        <w:rPr>
          <w:rStyle w:val="CommentReference"/>
          <w:rFonts w:asciiTheme="minorHAnsi" w:eastAsiaTheme="minorHAnsi" w:hAnsiTheme="minorHAnsi" w:cstheme="minorBidi"/>
        </w:rPr>
        <w:commentReference w:id="158"/>
      </w:r>
      <w:r w:rsidRPr="00A018BD">
        <w:rPr>
          <w:color w:val="000000" w:themeColor="text1"/>
        </w:rPr>
        <w:t xml:space="preserve">.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plus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xml:space="preserve">) 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0F54B4" w:rsidRPr="00A018BD">
        <w:rPr>
          <w:i/>
          <w:iCs/>
          <w:color w:val="000000" w:themeColor="text1"/>
          <w:vertAlign w:val="subscript"/>
        </w:rPr>
        <w:t xml:space="preserve"> </w:t>
      </w:r>
      <w:r w:rsidR="000F54B4" w:rsidRPr="00A018BD">
        <w:rPr>
          <w:color w:val="000000" w:themeColor="text1"/>
        </w:rPr>
        <w:t>using negative binomial model</w:t>
      </w:r>
      <w:r w:rsidR="00D14E50" w:rsidRPr="00A018BD">
        <w:rPr>
          <w:color w:val="000000" w:themeColor="text1"/>
        </w:rPr>
        <w:t>s</w:t>
      </w:r>
      <w:del w:id="159" w:author="Daniel Laughlin" w:date="2022-03-25T11:05:00Z">
        <w:r w:rsidR="00D14E50" w:rsidRPr="00A018BD" w:rsidDel="00DD4037">
          <w:rPr>
            <w:color w:val="000000" w:themeColor="text1"/>
          </w:rPr>
          <w:delText>, which are ideal for</w:delText>
        </w:r>
      </w:del>
      <w:ins w:id="160" w:author="Daniel Laughlin" w:date="2022-03-25T11:05:00Z">
        <w:r w:rsidR="00DD4037">
          <w:rPr>
            <w:color w:val="000000" w:themeColor="text1"/>
          </w:rPr>
          <w:t xml:space="preserve"> because the count data was</w:t>
        </w:r>
      </w:ins>
      <w:r w:rsidR="00D14E50" w:rsidRPr="00A018BD">
        <w:rPr>
          <w:color w:val="000000" w:themeColor="text1"/>
        </w:rPr>
        <w:t xml:space="preserve"> over</w:t>
      </w:r>
      <w:r w:rsidR="00892E76">
        <w:rPr>
          <w:color w:val="000000" w:themeColor="text1"/>
        </w:rPr>
        <w:t>-</w:t>
      </w:r>
      <w:r w:rsidR="00D14E50" w:rsidRPr="00A018BD">
        <w:rPr>
          <w:color w:val="000000" w:themeColor="text1"/>
        </w:rPr>
        <w:lastRenderedPageBreak/>
        <w:t>dispersed</w:t>
      </w:r>
      <w:del w:id="161" w:author="Daniel Laughlin" w:date="2022-03-25T11:05:00Z">
        <w:r w:rsidR="00D14E50" w:rsidRPr="00A018BD" w:rsidDel="00DD4037">
          <w:rPr>
            <w:color w:val="000000" w:themeColor="text1"/>
          </w:rPr>
          <w:delText xml:space="preserve"> count data</w:delText>
        </w:r>
      </w:del>
      <w:r w:rsidR="00D14E50" w:rsidRPr="00A018BD">
        <w:rPr>
          <w:color w:val="000000" w:themeColor="text1"/>
        </w:rPr>
        <w:t xml:space="preserve">.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proofErr w:type="spellStart"/>
      <w:r w:rsidR="004A1051" w:rsidRPr="00A018BD">
        <w:rPr>
          <w:color w:val="000000" w:themeColor="text1"/>
        </w:rPr>
        <w:t>glm.nb</w:t>
      </w:r>
      <w:proofErr w:type="spellEnd"/>
      <w:r w:rsidR="004A1051" w:rsidRPr="00A018BD">
        <w:rPr>
          <w:color w:val="000000" w:themeColor="text1"/>
        </w:rPr>
        <w:t xml:space="preserve">”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w:t>
      </w:r>
      <w:proofErr w:type="spellStart"/>
      <w:r w:rsidR="0032637B" w:rsidRPr="00A018BD">
        <w:rPr>
          <w:i/>
          <w:iCs/>
          <w:color w:val="000000" w:themeColor="text1"/>
        </w:rPr>
        <w:t>z’,z</w:t>
      </w:r>
      <w:proofErr w:type="spellEnd"/>
      <w:r w:rsidR="0032637B" w:rsidRPr="00A018BD">
        <w:rPr>
          <w:i/>
          <w:iCs/>
          <w:color w:val="000000" w:themeColor="text1"/>
        </w:rPr>
        <w:t>)</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rFonts w:eastAsia="MS Gothic"/>
          <w:color w:val="000000" w:themeColor="text1"/>
        </w:rPr>
        <w:t xml:space="preserve"> and standard deviation = </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color w:val="000000" w:themeColor="text1"/>
        </w:rPr>
        <w:t>) was modeled as a function of</w:t>
      </w:r>
      <w:r w:rsidR="003F0141" w:rsidRPr="00A018BD">
        <w:rPr>
          <w:i/>
          <w:iCs/>
          <w:color w:val="000000" w:themeColor="text1"/>
        </w:rPr>
        <w:t xml:space="preserve"> </w:t>
      </w:r>
      <w:proofErr w:type="spellStart"/>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proofErr w:type="spellEnd"/>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 was the residual standard error of these linear models.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described by 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proofErr w:type="spellStart"/>
      <w:r w:rsidR="00E923D9" w:rsidRPr="00A018BD">
        <w:rPr>
          <w:rFonts w:eastAsia="MS Gothic"/>
          <w:color w:val="000000" w:themeColor="text1"/>
        </w:rPr>
        <w:t>μ</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and the standard deviation </w:t>
      </w:r>
      <w:proofErr w:type="spellStart"/>
      <w:r w:rsidR="00E923D9" w:rsidRPr="00A018BD">
        <w:rPr>
          <w:rFonts w:eastAsia="MS Gothic"/>
          <w:color w:val="000000" w:themeColor="text1"/>
        </w:rPr>
        <w:t>σ</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w:t>
      </w:r>
      <w:proofErr w:type="spellStart"/>
      <w:r w:rsidR="00CB5783" w:rsidRPr="00A018BD">
        <w:rPr>
          <w:rFonts w:eastAsia="MS Gothic"/>
          <w:color w:val="000000" w:themeColor="text1"/>
        </w:rPr>
        <w:t>μ</w:t>
      </w:r>
      <w:r w:rsidR="00CB5783" w:rsidRPr="00A018BD">
        <w:rPr>
          <w:rFonts w:eastAsia="MS Gothic"/>
          <w:color w:val="000000" w:themeColor="text1"/>
          <w:vertAlign w:val="subscript"/>
        </w:rPr>
        <w:t>r</w:t>
      </w:r>
      <w:proofErr w:type="spellEnd"/>
      <w:r w:rsidR="00CB5783" w:rsidRPr="00A018BD">
        <w:rPr>
          <w:rFonts w:eastAsia="MS Gothic"/>
          <w:color w:val="000000" w:themeColor="text1"/>
          <w:vertAlign w:val="subscript"/>
        </w:rPr>
        <w:t xml:space="preserve"> </w:t>
      </w:r>
      <w:r w:rsidR="00CB5783" w:rsidRPr="00A018BD">
        <w:rPr>
          <w:rFonts w:eastAsia="MS Gothic"/>
          <w:color w:val="000000" w:themeColor="text1"/>
        </w:rPr>
        <w:t xml:space="preserve">and </w:t>
      </w:r>
      <w:proofErr w:type="spellStart"/>
      <w:r w:rsidR="00CB5783" w:rsidRPr="00A018BD">
        <w:rPr>
          <w:rFonts w:eastAsia="MS Gothic"/>
          <w:color w:val="000000" w:themeColor="text1"/>
        </w:rPr>
        <w:t>σ</w:t>
      </w:r>
      <w:r w:rsidR="00CB5783" w:rsidRPr="00A018BD">
        <w:rPr>
          <w:rFonts w:eastAsia="MS Gothic"/>
          <w:color w:val="000000" w:themeColor="text1"/>
          <w:vertAlign w:val="subscript"/>
        </w:rPr>
        <w:t>r</w:t>
      </w:r>
      <w:proofErr w:type="spellEnd"/>
      <w:r w:rsidR="00CB5783" w:rsidRPr="00A018BD">
        <w:rPr>
          <w:rFonts w:eastAsia="MS Gothic"/>
          <w:color w:val="000000" w:themeColor="text1"/>
        </w:rPr>
        <w:t xml:space="preserve"> were the mean and standard deviation of observed plant size in the next year.</w:t>
      </w:r>
    </w:p>
    <w:p w14:paraId="68612F36" w14:textId="6CEED76B" w:rsidR="00EF18FA" w:rsidRPr="00EF18FA" w:rsidRDefault="008258F2" w:rsidP="00EF18FA">
      <w:pPr>
        <w:pStyle w:val="NormalWeb"/>
        <w:rPr>
          <w:rFonts w:eastAsia="MS Gothic"/>
          <w:color w:val="000000" w:themeColor="text1"/>
        </w:rPr>
      </w:pPr>
      <w:r>
        <w:rPr>
          <w:rFonts w:eastAsia="MS Gothic"/>
          <w:b/>
          <w:bCs/>
          <w:noProof/>
          <w:color w:val="000000" w:themeColor="text1"/>
        </w:rPr>
        <w:drawing>
          <wp:inline distT="0" distB="0" distL="0" distR="0" wp14:anchorId="66DE009A" wp14:editId="0DA1F007">
            <wp:extent cx="5943600" cy="3789045"/>
            <wp:effectExtent l="25400" t="25400" r="254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789045"/>
                    </a:xfrm>
                    <a:prstGeom prst="rect">
                      <a:avLst/>
                    </a:prstGeom>
                    <a:ln w="19050">
                      <a:solidFill>
                        <a:schemeClr val="bg1">
                          <a:lumMod val="65000"/>
                        </a:schemeClr>
                      </a:solidFill>
                    </a:ln>
                  </pic:spPr>
                </pic:pic>
              </a:graphicData>
            </a:graphic>
          </wp:inline>
        </w:drawing>
      </w:r>
      <w:r w:rsidR="00EF18FA">
        <w:rPr>
          <w:rFonts w:eastAsia="MS Gothic"/>
          <w:b/>
          <w:bCs/>
          <w:color w:val="000000" w:themeColor="text1"/>
        </w:rPr>
        <w:t>Figure 1</w:t>
      </w:r>
      <w:r w:rsidR="00EF18FA">
        <w:rPr>
          <w:rFonts w:eastAsia="MS Gothic"/>
          <w:color w:val="000000" w:themeColor="text1"/>
        </w:rPr>
        <w:t xml:space="preserve">. </w:t>
      </w:r>
      <w:del w:id="162" w:author="Daniel Laughlin" w:date="2022-03-25T11:01:00Z">
        <w:r w:rsidR="00EF18FA" w:rsidDel="00310065">
          <w:rPr>
            <w:rFonts w:eastAsia="MS Gothic"/>
            <w:color w:val="000000" w:themeColor="text1"/>
          </w:rPr>
          <w:delText>A visual depiction</w:delText>
        </w:r>
      </w:del>
      <w:ins w:id="163" w:author="Daniel Laughlin" w:date="2022-03-25T11:01:00Z">
        <w:r w:rsidR="00310065">
          <w:rPr>
            <w:rFonts w:eastAsia="MS Gothic"/>
            <w:color w:val="000000" w:themeColor="text1"/>
          </w:rPr>
          <w:t>Diagram</w:t>
        </w:r>
      </w:ins>
      <w:r w:rsidR="00EF18FA">
        <w:rPr>
          <w:rFonts w:eastAsia="MS Gothic"/>
          <w:color w:val="000000" w:themeColor="text1"/>
        </w:rPr>
        <w:t xml:space="preserve">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w:t>
      </w:r>
      <w:commentRangeStart w:id="164"/>
      <w:r w:rsidR="00EF18FA">
        <w:rPr>
          <w:rFonts w:eastAsia="MS Gothic"/>
          <w:color w:val="000000" w:themeColor="text1"/>
        </w:rPr>
        <w:t xml:space="preserve">information </w:t>
      </w:r>
      <w:commentRangeEnd w:id="164"/>
      <w:r w:rsidR="00310065">
        <w:rPr>
          <w:rStyle w:val="CommentReference"/>
          <w:rFonts w:asciiTheme="minorHAnsi" w:eastAsiaTheme="minorHAnsi" w:hAnsiTheme="minorHAnsi" w:cstheme="minorBidi"/>
        </w:rPr>
        <w:commentReference w:id="164"/>
      </w:r>
      <w:r w:rsidR="00EF18FA">
        <w:rPr>
          <w:rFonts w:eastAsia="MS Gothic"/>
          <w:color w:val="000000" w:themeColor="text1"/>
        </w:rPr>
        <w:t>from</w:t>
      </w:r>
      <w:r w:rsidR="00A3514D">
        <w:rPr>
          <w:rFonts w:eastAsia="MS Gothic"/>
          <w:color w:val="000000" w:themeColor="text1"/>
        </w:rPr>
        <w:t xml:space="preserve"> </w:t>
      </w:r>
      <w:proofErr w:type="spellStart"/>
      <w:r w:rsidR="00A3514D">
        <w:rPr>
          <w:rFonts w:eastAsia="MS Gothic"/>
          <w:color w:val="000000" w:themeColor="text1"/>
        </w:rPr>
        <w:t>Pani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w:t>
      </w:r>
      <w:proofErr w:type="spellStart"/>
      <w:r w:rsidR="00EF18FA" w:rsidRPr="00EF18FA">
        <w:rPr>
          <w:rFonts w:eastAsia="MS Gothic"/>
          <w:color w:val="000000" w:themeColor="text1"/>
        </w:rPr>
        <w:t>Mero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proofErr w:type="spellStart"/>
      <w:r w:rsidR="00EF18FA" w:rsidRPr="00EF18FA">
        <w:rPr>
          <w:rFonts w:eastAsia="MS Gothic"/>
          <w:color w:val="000000" w:themeColor="text1"/>
        </w:rPr>
        <w:t>Ellner</w:t>
      </w:r>
      <w:proofErr w:type="spellEnd"/>
      <w:r w:rsidR="00EF18FA" w:rsidRPr="00EF18FA">
        <w:rPr>
          <w:rFonts w:eastAsia="MS Gothic"/>
          <w:color w:val="000000" w:themeColor="text1"/>
        </w:rPr>
        <w:t xml:space="preserve">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lastRenderedPageBreak/>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proofErr w:type="spellStart"/>
            <w:r>
              <w:rPr>
                <w:i/>
                <w:iCs/>
                <w:color w:val="000000" w:themeColor="text1"/>
              </w:rPr>
              <w:t>pEstab</w:t>
            </w:r>
            <w:proofErr w:type="spellEnd"/>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proofErr w:type="spellStart"/>
            <w:r>
              <w:rPr>
                <w:i/>
                <w:iCs/>
                <w:color w:val="000000" w:themeColor="text1"/>
              </w:rPr>
              <w:t>pEstab</w:t>
            </w:r>
            <w:proofErr w:type="spellEnd"/>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t+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proofErr w:type="spellStart"/>
            <w:r w:rsidRPr="00A018BD">
              <w:rPr>
                <w:i/>
                <w:iCs/>
                <w:color w:val="000000" w:themeColor="text1"/>
              </w:rPr>
              <w:t>goCont</w:t>
            </w:r>
            <w:proofErr w:type="spellEnd"/>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proofErr w:type="spellStart"/>
            <w:r w:rsidRPr="00A018BD">
              <w:rPr>
                <w:i/>
                <w:iCs/>
                <w:color w:val="000000" w:themeColor="text1"/>
              </w:rPr>
              <w:t>goCont</w:t>
            </w:r>
            <w:proofErr w:type="spellEnd"/>
            <w:r w:rsidRPr="00A018BD">
              <w:rPr>
                <w:i/>
                <w:iCs/>
                <w:color w:val="000000" w:themeColor="text1"/>
              </w:rPr>
              <w:t xml:space="preserve"> </w:t>
            </w:r>
            <w:r w:rsidRPr="00A018BD">
              <w:rPr>
                <w:color w:val="000000" w:themeColor="text1"/>
              </w:rPr>
              <w:t xml:space="preserve">= </w:t>
            </w:r>
            <w:proofErr w:type="spellStart"/>
            <w:r w:rsidRPr="00A018BD">
              <w:rPr>
                <w:color w:val="000000" w:themeColor="text1"/>
              </w:rPr>
              <w:t>viab</w:t>
            </w:r>
            <w:proofErr w:type="spellEnd"/>
            <w:r w:rsidRPr="00A018BD">
              <w:rPr>
                <w:color w:val="000000" w:themeColor="text1"/>
              </w:rPr>
              <w:t>.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proofErr w:type="spellStart"/>
            <w:r w:rsidRPr="00A018BD">
              <w:rPr>
                <w:i/>
                <w:iCs/>
                <w:color w:val="000000" w:themeColor="text1"/>
              </w:rPr>
              <w:t>outSB</w:t>
            </w:r>
            <w:proofErr w:type="spellEnd"/>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proofErr w:type="spellStart"/>
            <w:r w:rsidRPr="00A018BD">
              <w:rPr>
                <w:i/>
                <w:iCs/>
                <w:color w:val="000000" w:themeColor="text1"/>
              </w:rPr>
              <w:t>outSB</w:t>
            </w:r>
            <w:proofErr w:type="spellEnd"/>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proofErr w:type="spellStart"/>
            <w:r w:rsidRPr="00A018BD">
              <w:rPr>
                <w:i/>
                <w:iCs/>
                <w:color w:val="000000" w:themeColor="text1"/>
              </w:rPr>
              <w:t>goSB</w:t>
            </w:r>
            <w:proofErr w:type="spellEnd"/>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proofErr w:type="spellStart"/>
            <w:r w:rsidRPr="00A018BD">
              <w:rPr>
                <w:i/>
                <w:iCs/>
                <w:color w:val="000000" w:themeColor="text1"/>
              </w:rPr>
              <w:t>goSB</w:t>
            </w:r>
            <w:proofErr w:type="spellEnd"/>
            <w:r w:rsidRPr="00A018BD">
              <w:rPr>
                <w:color w:val="000000" w:themeColor="text1"/>
              </w:rPr>
              <w:t xml:space="preserve"> = </w:t>
            </w:r>
            <w:proofErr w:type="spellStart"/>
            <w:r w:rsidRPr="00A018BD">
              <w:rPr>
                <w:color w:val="000000" w:themeColor="text1"/>
              </w:rPr>
              <w:t>viab.rate</w:t>
            </w:r>
            <w:proofErr w:type="spellEnd"/>
            <w:r w:rsidRPr="00A018BD">
              <w:rPr>
                <w:color w:val="000000" w:themeColor="text1"/>
              </w:rPr>
              <w:t xml:space="preserv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proofErr w:type="spellStart"/>
            <w:r w:rsidRPr="00A018BD">
              <w:rPr>
                <w:i/>
                <w:iCs/>
                <w:color w:val="000000" w:themeColor="text1"/>
              </w:rPr>
              <w:t>staySB</w:t>
            </w:r>
            <w:proofErr w:type="spellEnd"/>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proofErr w:type="spellStart"/>
            <w:r w:rsidRPr="00A018BD">
              <w:rPr>
                <w:i/>
                <w:iCs/>
                <w:color w:val="000000" w:themeColor="text1"/>
              </w:rPr>
              <w:t>staySB</w:t>
            </w:r>
            <w:proofErr w:type="spellEnd"/>
            <w:r w:rsidRPr="00A018BD">
              <w:rPr>
                <w:i/>
                <w:iCs/>
                <w:color w:val="000000" w:themeColor="text1"/>
              </w:rPr>
              <w:t xml:space="preserve">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 xml:space="preserve">) = </w:t>
            </w:r>
            <w:r w:rsidRPr="00A018BD">
              <w:rPr>
                <w:i/>
                <w:iCs/>
                <w:color w:val="000000" w:themeColor="text1"/>
              </w:rPr>
              <w:t xml:space="preserve">N </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 xml:space="preserve">ε ;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 </w:t>
            </w:r>
            <w:proofErr w:type="spellStart"/>
            <w:r w:rsidRPr="00A018BD">
              <w:rPr>
                <w:rFonts w:eastAsia="MS Gothic"/>
                <w:color w:val="000000" w:themeColor="text1"/>
              </w:rPr>
              <w:t>stnd</w:t>
            </w:r>
            <w:proofErr w:type="spellEnd"/>
            <w:r w:rsidRPr="00A018BD">
              <w:rPr>
                <w:rFonts w:eastAsia="MS Gothic"/>
                <w:color w:val="000000" w:themeColor="text1"/>
              </w:rPr>
              <w:t xml:space="preserve">.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2892C141"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 xml:space="preserve">near </w:t>
      </w:r>
      <w:r w:rsidR="007A647D" w:rsidRPr="00A018BD">
        <w:rPr>
          <w:color w:val="000000" w:themeColor="text1"/>
        </w:rPr>
        <w:lastRenderedPageBreak/>
        <w:t>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xml:space="preserve">, likely because they were non-viable and </w:t>
      </w:r>
      <w:commentRangeStart w:id="165"/>
      <w:r w:rsidR="002F7AAC" w:rsidRPr="00A018BD">
        <w:rPr>
          <w:color w:val="000000" w:themeColor="text1"/>
        </w:rPr>
        <w:t xml:space="preserve">withered away </w:t>
      </w:r>
      <w:commentRangeEnd w:id="165"/>
      <w:r w:rsidR="00DD4037">
        <w:rPr>
          <w:rStyle w:val="CommentReference"/>
          <w:rFonts w:asciiTheme="minorHAnsi" w:eastAsiaTheme="minorHAnsi" w:hAnsiTheme="minorHAnsi" w:cstheme="minorBidi"/>
        </w:rPr>
        <w:commentReference w:id="165"/>
      </w:r>
      <w:r w:rsidR="002F7AAC" w:rsidRPr="00A018BD">
        <w:rPr>
          <w:color w:val="000000" w:themeColor="text1"/>
        </w:rPr>
        <w:t>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 xml:space="preserve">however our seed study had a much smaller sample size, </w:t>
      </w:r>
      <w:del w:id="166" w:author="Daniel Laughlin" w:date="2022-03-25T11:07:00Z">
        <w:r w:rsidR="00B055AE" w:rsidRPr="00A018BD" w:rsidDel="00DD4037">
          <w:rPr>
            <w:color w:val="000000" w:themeColor="text1"/>
          </w:rPr>
          <w:delText xml:space="preserve">which </w:delText>
        </w:r>
      </w:del>
      <w:r w:rsidR="00B055AE" w:rsidRPr="00A018BD">
        <w:rPr>
          <w:color w:val="000000" w:themeColor="text1"/>
        </w:rPr>
        <w:t>reduc</w:t>
      </w:r>
      <w:ins w:id="167" w:author="Daniel Laughlin" w:date="2022-03-25T11:07:00Z">
        <w:r w:rsidR="00DD4037">
          <w:rPr>
            <w:color w:val="000000" w:themeColor="text1"/>
          </w:rPr>
          <w:t>ing</w:t>
        </w:r>
      </w:ins>
      <w:del w:id="168" w:author="Daniel Laughlin" w:date="2022-03-25T11:07:00Z">
        <w:r w:rsidR="00B055AE" w:rsidRPr="00A018BD" w:rsidDel="00DD4037">
          <w:rPr>
            <w:color w:val="000000" w:themeColor="text1"/>
          </w:rPr>
          <w:delText>es</w:delText>
        </w:r>
      </w:del>
      <w:r w:rsidR="00B055AE" w:rsidRPr="00A018BD">
        <w:rPr>
          <w:color w:val="000000" w:themeColor="text1"/>
        </w:rPr>
        <w:t xml:space="preserve"> the </w:t>
      </w:r>
      <w:del w:id="169" w:author="Daniel Laughlin" w:date="2022-03-25T11:07:00Z">
        <w:r w:rsidR="00B055AE" w:rsidRPr="00A018BD" w:rsidDel="00DD4037">
          <w:rPr>
            <w:color w:val="000000" w:themeColor="text1"/>
          </w:rPr>
          <w:delText xml:space="preserve">credibility </w:delText>
        </w:r>
      </w:del>
      <w:ins w:id="170" w:author="Daniel Laughlin" w:date="2022-03-25T11:07:00Z">
        <w:r w:rsidR="00DD4037">
          <w:rPr>
            <w:color w:val="000000" w:themeColor="text1"/>
          </w:rPr>
          <w:t>reliability</w:t>
        </w:r>
        <w:r w:rsidR="00DD4037" w:rsidRPr="00A018BD">
          <w:rPr>
            <w:color w:val="000000" w:themeColor="text1"/>
          </w:rPr>
          <w:t xml:space="preserve"> </w:t>
        </w:r>
      </w:ins>
      <w:r w:rsidR="00B055AE" w:rsidRPr="00A018BD">
        <w:rPr>
          <w:color w:val="000000" w:themeColor="text1"/>
        </w:rPr>
        <w:t>of our result. However, it is still likely that</w:t>
      </w:r>
      <w:r w:rsidR="00751998" w:rsidRPr="00A018BD">
        <w:rPr>
          <w:color w:val="000000" w:themeColor="text1"/>
        </w:rPr>
        <w:t xml:space="preserve"> </w:t>
      </w:r>
      <w:r w:rsidR="002F7AAC" w:rsidRPr="00A018BD">
        <w:rPr>
          <w:color w:val="000000" w:themeColor="text1"/>
        </w:rPr>
        <w:t xml:space="preserve">true germination rates are much lower than those identified in greenhouse conditions, so we reduced the germination rate identified </w:t>
      </w:r>
      <w:del w:id="171" w:author="Daniel Laughlin" w:date="2022-03-25T11:07:00Z">
        <w:r w:rsidR="002F7AAC" w:rsidRPr="00A018BD" w:rsidDel="00DD4037">
          <w:rPr>
            <w:color w:val="000000" w:themeColor="text1"/>
          </w:rPr>
          <w:delText xml:space="preserve">in </w:delText>
        </w:r>
      </w:del>
      <w:ins w:id="172" w:author="Daniel Laughlin" w:date="2022-03-25T11:07:00Z">
        <w:r w:rsidR="00DD4037">
          <w:rPr>
            <w:color w:val="000000" w:themeColor="text1"/>
          </w:rPr>
          <w:t>by</w:t>
        </w:r>
        <w:r w:rsidR="00DD4037" w:rsidRPr="00A018BD">
          <w:rPr>
            <w:color w:val="000000" w:themeColor="text1"/>
          </w:rPr>
          <w:t xml:space="preserve"> </w:t>
        </w:r>
      </w:ins>
      <w:r w:rsidR="002F7AAC" w:rsidRPr="00A018BD">
        <w:rPr>
          <w:color w:val="000000" w:themeColor="text1"/>
        </w:rPr>
        <w:t>Burgess</w:t>
      </w:r>
      <w:del w:id="173" w:author="Daniel Laughlin" w:date="2022-03-25T11:07:00Z">
        <w:r w:rsidR="002F7AAC" w:rsidRPr="00A018BD" w:rsidDel="00DD4037">
          <w:rPr>
            <w:color w:val="000000" w:themeColor="text1"/>
          </w:rPr>
          <w:delText>,</w:delText>
        </w:r>
      </w:del>
      <w:r w:rsidR="002F7AAC" w:rsidRPr="00A018BD">
        <w:rPr>
          <w:color w:val="000000" w:themeColor="text1"/>
        </w:rPr>
        <w:t xml:space="preserve"> et al. by 20%.</w:t>
      </w:r>
      <w:r w:rsidR="005E667C" w:rsidRPr="00A018BD">
        <w:rPr>
          <w:color w:val="000000" w:themeColor="text1"/>
        </w:rPr>
        <w:t xml:space="preserve"> </w:t>
      </w:r>
      <w:r w:rsidR="00461866" w:rsidRPr="00A018BD">
        <w:rPr>
          <w:color w:val="000000" w:themeColor="text1"/>
        </w:rPr>
        <w:t>The</w:t>
      </w:r>
      <w:ins w:id="174" w:author="Daniel Laughlin" w:date="2022-03-25T11:07:00Z">
        <w:r w:rsidR="00DD4037">
          <w:rPr>
            <w:color w:val="000000" w:themeColor="text1"/>
          </w:rPr>
          <w:t xml:space="preserve"> following</w:t>
        </w:r>
      </w:ins>
      <w:del w:id="175" w:author="Daniel Laughlin" w:date="2022-03-25T11:07:00Z">
        <w:r w:rsidR="003D463A" w:rsidRPr="00A018BD" w:rsidDel="00DD4037">
          <w:rPr>
            <w:color w:val="000000" w:themeColor="text1"/>
          </w:rPr>
          <w:delText>se</w:delText>
        </w:r>
      </w:del>
      <w:r w:rsidR="00461866" w:rsidRPr="00A018BD">
        <w:rPr>
          <w:color w:val="000000" w:themeColor="text1"/>
        </w:rPr>
        <w:t xml:space="preserve"> </w:t>
      </w:r>
      <w:del w:id="176" w:author="Daniel Laughlin" w:date="2022-03-25T11:07:00Z">
        <w:r w:rsidR="003D463A" w:rsidRPr="00A018BD" w:rsidDel="00DD4037">
          <w:rPr>
            <w:color w:val="000000" w:themeColor="text1"/>
          </w:rPr>
          <w:delText xml:space="preserve">were the </w:delText>
        </w:r>
      </w:del>
      <w:r w:rsidR="00461866" w:rsidRPr="00A018BD">
        <w:rPr>
          <w:color w:val="000000" w:themeColor="text1"/>
        </w:rPr>
        <w:t>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w:t>
      </w:r>
      <w:proofErr w:type="spellStart"/>
      <w:r w:rsidR="00625275" w:rsidRPr="00A018BD">
        <w:rPr>
          <w:color w:val="000000" w:themeColor="text1"/>
        </w:rPr>
        <w:t>viab</w:t>
      </w:r>
      <w:proofErr w:type="spellEnd"/>
      <w:r w:rsidR="00625275" w:rsidRPr="00A018BD">
        <w:rPr>
          <w:color w:val="000000" w:themeColor="text1"/>
        </w:rPr>
        <w:t>.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4D42B584"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observed plant size.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ins w:id="177" w:author="Daniel Laughlin" w:date="2022-03-25T11:08:00Z">
        <w:r w:rsidR="00DD4037">
          <w:rPr>
            <w:color w:val="000000" w:themeColor="text1"/>
          </w:rPr>
          <w:t xml:space="preserve">the </w:t>
        </w:r>
      </w:ins>
      <w:r w:rsidR="00DB686C" w:rsidRPr="00A018BD">
        <w:rPr>
          <w:color w:val="000000" w:themeColor="text1"/>
        </w:rPr>
        <w:t xml:space="preserve">asymptotic </w:t>
      </w:r>
      <w:r w:rsidR="00F5682B" w:rsidRPr="00A018BD">
        <w:rPr>
          <w:color w:val="000000" w:themeColor="text1"/>
        </w:rPr>
        <w:t>population growth rate</w:t>
      </w:r>
      <w:ins w:id="178" w:author="Daniel Laughlin" w:date="2022-03-25T11:08:00Z">
        <w:r w:rsidR="00DD4037">
          <w:rPr>
            <w:color w:val="000000" w:themeColor="text1"/>
          </w:rPr>
          <w:t xml:space="preserve"> </w:t>
        </w:r>
      </w:ins>
      <w:del w:id="179" w:author="Daniel Laughlin" w:date="2022-03-25T11:08:00Z">
        <w:r w:rsidR="00F5682B" w:rsidRPr="00A018BD" w:rsidDel="00DD4037">
          <w:rPr>
            <w:color w:val="000000" w:themeColor="text1"/>
          </w:rPr>
          <w:delText>,</w:delText>
        </w:r>
      </w:del>
      <w:ins w:id="180" w:author="Daniel Laughlin" w:date="2022-03-25T11:08:00Z">
        <w:r w:rsidR="00DD4037">
          <w:rPr>
            <w:color w:val="000000" w:themeColor="text1"/>
          </w:rPr>
          <w:t>(</w:t>
        </w:r>
      </w:ins>
      <w:del w:id="181" w:author="Daniel Laughlin" w:date="2022-03-25T11:08:00Z">
        <w:r w:rsidR="00F5682B" w:rsidRPr="00A018BD" w:rsidDel="00DD4037">
          <w:rPr>
            <w:color w:val="000000" w:themeColor="text1"/>
          </w:rPr>
          <w:delText xml:space="preserve"> </w:delText>
        </w:r>
      </w:del>
      <w:r w:rsidR="00341BFA" w:rsidRPr="00A018BD">
        <w:rPr>
          <w:rFonts w:eastAsia="HGSMinchoE"/>
          <w:color w:val="000000" w:themeColor="text1"/>
        </w:rPr>
        <w:t>λ</w:t>
      </w:r>
      <w:ins w:id="182" w:author="Daniel Laughlin" w:date="2022-03-25T11:08:00Z">
        <w:r w:rsidR="00DD4037">
          <w:rPr>
            <w:rFonts w:eastAsia="HGSMinchoE"/>
            <w:color w:val="000000" w:themeColor="text1"/>
          </w:rPr>
          <w:t>)</w:t>
        </w:r>
      </w:ins>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w:t>
      </w:r>
      <w:ins w:id="183" w:author="Daniel Laughlin" w:date="2022-03-25T11:09:00Z">
        <w:r w:rsidR="00DD4037">
          <w:rPr>
            <w:rFonts w:eastAsia="HGSMinchoE"/>
            <w:color w:val="000000" w:themeColor="text1"/>
          </w:rPr>
          <w:t xml:space="preserve">as </w:t>
        </w:r>
      </w:ins>
      <w:r w:rsidR="001B178F" w:rsidRPr="00A018BD">
        <w:rPr>
          <w:rFonts w:eastAsia="HGSMinchoE"/>
          <w:color w:val="000000" w:themeColor="text1"/>
        </w:rPr>
        <w:t xml:space="preserve">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w:t>
      </w:r>
      <w:r w:rsidR="00332FC6" w:rsidRPr="00A018BD">
        <w:rPr>
          <w:rFonts w:eastAsia="HGSMinchoE"/>
          <w:color w:val="000000" w:themeColor="text1"/>
        </w:rPr>
        <w:lastRenderedPageBreak/>
        <w:t xml:space="preserve">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These vital rates and IPMs, as well as the information derived from them, were used to evaluate the importance of 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57856572" w14:textId="7768C423" w:rsidR="009E1326" w:rsidRDefault="009E1326" w:rsidP="00C378AF">
      <w:pPr>
        <w:pStyle w:val="NormalWeb"/>
        <w:spacing w:line="480" w:lineRule="auto"/>
        <w:rPr>
          <w:ins w:id="184" w:author="Daniel Laughlin" w:date="2022-03-25T13:42:00Z"/>
          <w:rFonts w:eastAsia="HGSMinchoE"/>
          <w:i/>
          <w:iCs/>
          <w:color w:val="000000" w:themeColor="text1"/>
        </w:rPr>
      </w:pPr>
      <w:ins w:id="185" w:author="Daniel Laughlin" w:date="2022-03-25T13:43:00Z">
        <w:r>
          <w:rPr>
            <w:rFonts w:eastAsia="HGSMinchoE"/>
            <w:i/>
            <w:iCs/>
            <w:color w:val="000000" w:themeColor="text1"/>
          </w:rPr>
          <w:t xml:space="preserve">Objective 2: </w:t>
        </w:r>
      </w:ins>
      <w:r w:rsidR="001A55D5" w:rsidRPr="00A018BD">
        <w:rPr>
          <w:rFonts w:eastAsia="HGSMinchoE"/>
          <w:i/>
          <w:iCs/>
          <w:color w:val="000000" w:themeColor="text1"/>
        </w:rPr>
        <w:t>Evaluating Persistence Mechanisms</w:t>
      </w:r>
    </w:p>
    <w:p w14:paraId="63B556F9" w14:textId="66D3698E" w:rsidR="007F1844" w:rsidRPr="00A018BD" w:rsidRDefault="001A55D5" w:rsidP="00C378AF">
      <w:pPr>
        <w:pStyle w:val="NormalWeb"/>
        <w:spacing w:line="480" w:lineRule="auto"/>
        <w:rPr>
          <w:rFonts w:eastAsia="HGSMinchoE"/>
          <w:i/>
          <w:iCs/>
          <w:color w:val="000000" w:themeColor="text1"/>
        </w:rPr>
      </w:pPr>
      <w:del w:id="186" w:author="Daniel Laughlin" w:date="2022-03-25T13:42:00Z">
        <w:r w:rsidRPr="00A018BD" w:rsidDel="009E1326">
          <w:rPr>
            <w:rFonts w:eastAsia="HGSMinchoE"/>
            <w:i/>
            <w:iCs/>
            <w:color w:val="000000" w:themeColor="text1"/>
          </w:rPr>
          <w:delText xml:space="preserve">: </w:delText>
        </w:r>
      </w:del>
      <w:r w:rsidR="00130FD4"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 compared </w:t>
      </w:r>
      <w:r w:rsidR="0068131F" w:rsidRPr="00A018BD">
        <w:rPr>
          <w:rFonts w:eastAsia="HGSMinchoE"/>
          <w:color w:val="000000" w:themeColor="text1"/>
        </w:rPr>
        <w:t xml:space="preserve">the 95% CIs of </w:t>
      </w:r>
      <w:r w:rsidR="007F1844" w:rsidRPr="00A018BD">
        <w:rPr>
          <w:rFonts w:eastAsia="HGSMinchoE"/>
          <w:color w:val="000000" w:themeColor="text1"/>
        </w:rPr>
        <w:t xml:space="preserve">asymptotic λ values </w:t>
      </w:r>
      <w:r w:rsidR="0068131F" w:rsidRPr="00A018BD">
        <w:rPr>
          <w:rFonts w:eastAsia="HGSMinchoE"/>
          <w:color w:val="000000" w:themeColor="text1"/>
        </w:rPr>
        <w:t xml:space="preserve">to identify </w:t>
      </w:r>
      <w:r w:rsidR="0074351A" w:rsidRPr="00A018BD">
        <w:rPr>
          <w:rFonts w:eastAsia="HGSMinchoE"/>
          <w:color w:val="000000" w:themeColor="text1"/>
        </w:rPr>
        <w:t>significant differences between density</w:t>
      </w:r>
      <w:r w:rsidR="004D766B" w:rsidRPr="00A018BD">
        <w:rPr>
          <w:rFonts w:eastAsia="HGSMinchoE"/>
          <w:color w:val="000000" w:themeColor="text1"/>
        </w:rPr>
        <w:t>-</w:t>
      </w:r>
      <w:r w:rsidR="0074351A" w:rsidRPr="00A018BD">
        <w:rPr>
          <w:rFonts w:eastAsia="HGSMinchoE"/>
          <w:color w:val="000000" w:themeColor="text1"/>
        </w:rPr>
        <w:t>dependent and density</w:t>
      </w:r>
      <w:r w:rsidR="004D766B" w:rsidRPr="00A018BD">
        <w:rPr>
          <w:rFonts w:eastAsia="HGSMinchoE"/>
          <w:color w:val="000000" w:themeColor="text1"/>
        </w:rPr>
        <w:t>-</w:t>
      </w:r>
      <w:r w:rsidR="0074351A" w:rsidRPr="00A018BD">
        <w:rPr>
          <w:rFonts w:eastAsia="HGSMinchoE"/>
          <w:color w:val="000000" w:themeColor="text1"/>
        </w:rPr>
        <w:t>independent IPMs. We</w:t>
      </w:r>
      <w:r w:rsidR="006F46F6" w:rsidRPr="00A018BD">
        <w:rPr>
          <w:rFonts w:eastAsia="HGSMinchoE"/>
          <w:color w:val="000000" w:themeColor="text1"/>
        </w:rPr>
        <w:t xml:space="preserve"> </w:t>
      </w:r>
      <w:r w:rsidR="00F560F9" w:rsidRPr="00A018BD">
        <w:rPr>
          <w:rFonts w:eastAsia="HGSMinchoE"/>
          <w:color w:val="000000" w:themeColor="text1"/>
        </w:rPr>
        <w:t xml:space="preserve">also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940D6" w:rsidRPr="00A018BD">
        <w:rPr>
          <w:rFonts w:eastAsia="HGSMinchoE"/>
          <w:color w:val="000000" w:themeColor="text1"/>
        </w:rPr>
        <w:t xml:space="preserve"> </w:t>
      </w:r>
      <w:commentRangeStart w:id="187"/>
      <w:r w:rsidR="00491E17">
        <w:rPr>
          <w:rFonts w:eastAsia="HGSMinchoE"/>
          <w:color w:val="000000" w:themeColor="text1"/>
        </w:rPr>
        <w:t>Finally, we compared the difference between density-dependent and density-independent log(</w:t>
      </w:r>
      <w:r w:rsidR="00491E17" w:rsidRPr="00A018BD">
        <w:rPr>
          <w:rFonts w:eastAsia="HGSMinchoE"/>
          <w:color w:val="000000" w:themeColor="text1"/>
        </w:rPr>
        <w:t>λ</w:t>
      </w:r>
      <w:r w:rsidR="00491E17">
        <w:rPr>
          <w:rFonts w:eastAsia="HGSMinchoE"/>
          <w:color w:val="000000" w:themeColor="text1"/>
        </w:rPr>
        <w:t xml:space="preserve">) in each subpopulation with the mean population size of that subpopulation. </w:t>
      </w:r>
      <w:commentRangeEnd w:id="187"/>
      <w:r w:rsidR="00C723E5">
        <w:rPr>
          <w:rStyle w:val="CommentReference"/>
          <w:rFonts w:asciiTheme="minorHAnsi" w:eastAsiaTheme="minorHAnsi" w:hAnsiTheme="minorHAnsi" w:cstheme="minorBidi"/>
        </w:rPr>
        <w:commentReference w:id="187"/>
      </w:r>
    </w:p>
    <w:p w14:paraId="4FD6D240" w14:textId="5C02454E" w:rsidR="001D6C46" w:rsidRPr="00A018BD" w:rsidRDefault="001A55D5" w:rsidP="00C378AF">
      <w:pPr>
        <w:pStyle w:val="NormalWeb"/>
        <w:spacing w:line="480" w:lineRule="auto"/>
        <w:rPr>
          <w:rFonts w:eastAsia="HGSMinchoE"/>
          <w:i/>
          <w:iCs/>
          <w:color w:val="000000" w:themeColor="text1"/>
        </w:rPr>
      </w:pPr>
      <w:del w:id="188" w:author="Daniel Laughlin" w:date="2022-03-25T13:42:00Z">
        <w:r w:rsidRPr="00A018BD" w:rsidDel="009E1326">
          <w:rPr>
            <w:rFonts w:eastAsia="HGSMinchoE"/>
            <w:i/>
            <w:iCs/>
            <w:color w:val="000000" w:themeColor="text1"/>
          </w:rPr>
          <w:delText xml:space="preserve">Evaluating Persistence Mechanisms: </w:delText>
        </w:r>
      </w:del>
      <w:r w:rsidR="00130FD4"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1741A"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C86DB2" w:rsidRPr="00A018BD">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w:t>
      </w:r>
      <w:r w:rsidR="001D6C46" w:rsidRPr="00A018BD">
        <w:rPr>
          <w:rFonts w:eastAsia="HGSMinchoE"/>
          <w:color w:val="000000" w:themeColor="text1"/>
        </w:rPr>
        <w:lastRenderedPageBreak/>
        <w:t xml:space="preserve">this would be evidence for demographic compensation. For this 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w:t>
      </w:r>
      <w:proofErr w:type="spellStart"/>
      <w:r w:rsidR="0041741A" w:rsidRPr="00A018BD">
        <w:rPr>
          <w:rFonts w:eastAsia="HGSMinchoE"/>
          <w:color w:val="000000" w:themeColor="text1"/>
        </w:rPr>
        <w:t>Villellas</w:t>
      </w:r>
      <w:proofErr w:type="spellEnd"/>
      <w:r w:rsidR="0041741A" w:rsidRPr="00A018BD">
        <w:rPr>
          <w:rFonts w:eastAsia="HGSMinchoE"/>
          <w:color w:val="000000" w:themeColor="text1"/>
        </w:rPr>
        <w:t xml:space="preserve"> et al. </w:t>
      </w:r>
      <w:r w:rsidR="0041741A" w:rsidRPr="00A018BD">
        <w:rPr>
          <w:rFonts w:eastAsia="HGSMinchoE"/>
          <w:color w:val="000000" w:themeColor="text1"/>
        </w:rPr>
        <w:fldChar w:fldCharType="begin" w:fldLock="1"/>
      </w:r>
      <w:r w:rsidR="00FB718E"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t>
      </w:r>
      <w:commentRangeStart w:id="189"/>
      <w:r w:rsidR="00A82857" w:rsidRPr="00A018BD">
        <w:rPr>
          <w:rFonts w:eastAsia="HGSMinchoE"/>
          <w:color w:val="000000" w:themeColor="text1"/>
        </w:rPr>
        <w:t xml:space="preserve">We compared the observed number of negative correlations between each environmental covariate coefficient to these </w:t>
      </w:r>
      <w:r w:rsidR="00E041C4" w:rsidRPr="00A018BD">
        <w:rPr>
          <w:rFonts w:eastAsia="HGSMinchoE"/>
          <w:color w:val="000000" w:themeColor="text1"/>
        </w:rPr>
        <w:t>expected distributions of random correlations to determine statistical significance</w:t>
      </w:r>
      <w:commentRangeEnd w:id="189"/>
      <w:r w:rsidR="00C723E5">
        <w:rPr>
          <w:rStyle w:val="CommentReference"/>
          <w:rFonts w:asciiTheme="minorHAnsi" w:eastAsiaTheme="minorHAnsi" w:hAnsiTheme="minorHAnsi" w:cstheme="minorBidi"/>
        </w:rPr>
        <w:commentReference w:id="189"/>
      </w:r>
      <w:r w:rsidR="00E041C4" w:rsidRPr="00A018BD">
        <w:rPr>
          <w:rFonts w:eastAsia="HGSMinchoE"/>
          <w:color w:val="000000" w:themeColor="text1"/>
        </w:rPr>
        <w:t xml:space="preserv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p>
    <w:p w14:paraId="3789BF55" w14:textId="2FAFEBB3" w:rsidR="00BB3449" w:rsidRPr="00A018BD" w:rsidRDefault="001A55D5" w:rsidP="00C378AF">
      <w:pPr>
        <w:pStyle w:val="NormalWeb"/>
        <w:spacing w:line="480" w:lineRule="auto"/>
        <w:rPr>
          <w:rFonts w:eastAsia="HGSMinchoE"/>
          <w:i/>
          <w:iCs/>
          <w:color w:val="000000" w:themeColor="text1"/>
        </w:rPr>
      </w:pPr>
      <w:del w:id="190" w:author="Daniel Laughlin" w:date="2022-03-25T13:43:00Z">
        <w:r w:rsidRPr="00A018BD" w:rsidDel="009E1326">
          <w:rPr>
            <w:rFonts w:eastAsia="HGSMinchoE"/>
            <w:i/>
            <w:iCs/>
            <w:color w:val="000000" w:themeColor="text1"/>
          </w:rPr>
          <w:delText xml:space="preserve">Evaluating Persistence Mechanisms: </w:delText>
        </w:r>
      </w:del>
      <w:r w:rsidRPr="00A018BD">
        <w:rPr>
          <w:rFonts w:eastAsia="HGSMinchoE"/>
          <w:i/>
          <w:iCs/>
          <w:color w:val="000000" w:themeColor="text1"/>
        </w:rPr>
        <w:t>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coefficient of variation (CV) of each vital rate parameter to 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e used th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elasticity 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CV for each vital rate function parameter using the equation </w:t>
      </w:r>
      <w:r w:rsidR="00FB718E" w:rsidRPr="00A018BD">
        <w:rPr>
          <w:rFonts w:ascii="Calibri" w:eastAsia="HGSMinchoE" w:hAnsi="Calibri" w:cs="Calibri"/>
          <w:iCs/>
          <w:color w:val="000000" w:themeColor="text1"/>
        </w:rPr>
        <w:t>﻿</w:t>
      </w:r>
      <w:r w:rsidR="00FB718E" w:rsidRPr="00A018BD">
        <w:rPr>
          <w:rFonts w:eastAsia="HGSMinchoE"/>
          <w:iCs/>
          <w:color w:val="000000" w:themeColor="text1"/>
        </w:rPr>
        <w:t>CV</w:t>
      </w:r>
      <w:r w:rsidR="006813DA" w:rsidRPr="00A018BD">
        <w:rPr>
          <w:rFonts w:eastAsia="HGSMinchoE"/>
          <w:iCs/>
          <w:color w:val="000000" w:themeColor="text1"/>
        </w:rPr>
        <w:t xml:space="preserve"> = (</w:t>
      </w:r>
      <w:r w:rsidR="006813DA" w:rsidRPr="00A018BD">
        <w:rPr>
          <w:rFonts w:eastAsia="MS Gothic"/>
          <w:color w:val="000000" w:themeColor="text1"/>
        </w:rPr>
        <w:t>σ /</w:t>
      </w:r>
      <w:r w:rsidR="006813DA" w:rsidRPr="00A018BD">
        <w:rPr>
          <w:rFonts w:eastAsia="HGSMinchoE"/>
          <w:iCs/>
          <w:color w:val="000000" w:themeColor="text1"/>
        </w:rPr>
        <w:t xml:space="preserve"> </w:t>
      </w:r>
      <w:r w:rsidR="006813DA" w:rsidRPr="00A018BD">
        <w:rPr>
          <w:rFonts w:eastAsia="MS Gothic"/>
          <w:color w:val="000000" w:themeColor="text1"/>
        </w:rPr>
        <w:t>μ)*100</w:t>
      </w:r>
      <w:r w:rsidR="006813DA" w:rsidRPr="00A018BD">
        <w:rPr>
          <w:rFonts w:eastAsia="HGSMinchoE"/>
          <w:iCs/>
          <w:color w:val="000000" w:themeColor="text1"/>
        </w:rPr>
        <w:t xml:space="preserve">, where </w:t>
      </w:r>
      <w:r w:rsidR="006813DA" w:rsidRPr="00A018BD">
        <w:rPr>
          <w:rFonts w:eastAsia="MS Gothic"/>
          <w:color w:val="000000" w:themeColor="text1"/>
        </w:rPr>
        <w:t xml:space="preserve">μ and σ  represent the mean and standard deviation </w:t>
      </w:r>
      <w:r w:rsidR="00B32A1E" w:rsidRPr="00A018BD">
        <w:rPr>
          <w:rFonts w:eastAsia="MS Gothic"/>
          <w:color w:val="000000" w:themeColor="text1"/>
        </w:rPr>
        <w:t>of observed values of</w:t>
      </w:r>
      <w:r w:rsidR="006813DA" w:rsidRPr="00A018BD">
        <w:rPr>
          <w:rFonts w:eastAsia="MS Gothic"/>
          <w:color w:val="000000" w:themeColor="text1"/>
        </w:rPr>
        <w:t xml:space="preserve"> each vital rate, respectively. 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w:t>
      </w:r>
      <w:r w:rsidR="00794336" w:rsidRPr="00A018BD">
        <w:rPr>
          <w:rFonts w:eastAsia="MS Gothic"/>
          <w:color w:val="000000" w:themeColor="text1"/>
        </w:rPr>
        <w:lastRenderedPageBreak/>
        <w:t>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Because we did not have site-level information about discrete seedbank vital rates, we calculated CV for them differently. We calculated the mean and standard deviation of germination and viability rates from data reported by Burgess</w:t>
      </w:r>
      <w:del w:id="191" w:author="Daniel Laughlin" w:date="2022-03-25T11:12:00Z">
        <w:r w:rsidR="00463729" w:rsidRPr="00A018BD" w:rsidDel="00A33A59">
          <w:rPr>
            <w:rFonts w:eastAsia="MS Gothic"/>
            <w:color w:val="000000" w:themeColor="text1"/>
          </w:rPr>
          <w:delText>,</w:delText>
        </w:r>
      </w:del>
      <w:r w:rsidR="00463729" w:rsidRPr="00A018BD">
        <w:rPr>
          <w:rFonts w:eastAsia="MS Gothic"/>
          <w:color w:val="000000" w:themeColor="text1"/>
        </w:rPr>
        <w:t xml:space="preserve"> et al. </w:t>
      </w:r>
      <w:r w:rsidR="00463729" w:rsidRPr="00A018BD">
        <w:rPr>
          <w:rFonts w:eastAsia="MS Gothic"/>
          <w:color w:val="000000" w:themeColor="text1"/>
        </w:rPr>
        <w:fldChar w:fldCharType="begin" w:fldLock="1"/>
      </w:r>
      <w:r w:rsidR="003F3CB5" w:rsidRPr="00A018BD">
        <w:rPr>
          <w:rFonts w:eastAsia="MS Gothic"/>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manualFormatting":"(2005)","plainTextFormattedCitation":"(Burgess et al. 2005)","previouslyFormattedCitation":"(Burgess et al. 2005)"},"properties":{"noteIndex":0},"schema":"https://github.com/citation-style-language/schema/raw/master/csl-citation.json"}</w:instrText>
      </w:r>
      <w:r w:rsidR="00463729" w:rsidRPr="00A018BD">
        <w:rPr>
          <w:rFonts w:eastAsia="MS Gothic"/>
          <w:color w:val="000000" w:themeColor="text1"/>
        </w:rPr>
        <w:fldChar w:fldCharType="separate"/>
      </w:r>
      <w:r w:rsidR="00463729" w:rsidRPr="00A018BD">
        <w:rPr>
          <w:rFonts w:eastAsia="MS Gothic"/>
          <w:noProof/>
          <w:color w:val="000000" w:themeColor="text1"/>
        </w:rPr>
        <w:t>(2005)</w:t>
      </w:r>
      <w:r w:rsidR="00463729" w:rsidRPr="00A018BD">
        <w:rPr>
          <w:rFonts w:eastAsia="MS Gothic"/>
          <w:color w:val="000000" w:themeColor="text1"/>
        </w:rPr>
        <w:fldChar w:fldCharType="end"/>
      </w:r>
      <w:r w:rsidR="00463729" w:rsidRPr="00A018BD">
        <w:rPr>
          <w:rFonts w:eastAsia="MS Gothic"/>
          <w:color w:val="000000" w:themeColor="text1"/>
        </w:rPr>
        <w:t xml:space="preserve">. We </w:t>
      </w:r>
      <w:r w:rsidR="0030798C" w:rsidRPr="00A018BD">
        <w:rPr>
          <w:rFonts w:eastAsia="MS Gothic"/>
          <w:color w:val="000000" w:themeColor="text1"/>
        </w:rPr>
        <w:t xml:space="preserve">did not have information about </w:t>
      </w:r>
      <w:r w:rsidR="00463729" w:rsidRPr="00A018BD">
        <w:rPr>
          <w:rFonts w:eastAsia="MS Gothic"/>
          <w:color w:val="000000" w:themeColor="text1"/>
        </w:rPr>
        <w:t xml:space="preserve">the </w:t>
      </w:r>
      <w:r w:rsidR="0030798C" w:rsidRPr="00A018BD">
        <w:rPr>
          <w:rFonts w:eastAsia="MS Gothic"/>
          <w:color w:val="000000" w:themeColor="text1"/>
        </w:rPr>
        <w:t xml:space="preserve">variation </w:t>
      </w:r>
      <w:ins w:id="192" w:author="Daniel Laughlin" w:date="2022-03-25T11:12:00Z">
        <w:r w:rsidR="00A33A59">
          <w:rPr>
            <w:rFonts w:eastAsia="MS Gothic"/>
            <w:color w:val="000000" w:themeColor="text1"/>
          </w:rPr>
          <w:t xml:space="preserve">in </w:t>
        </w:r>
      </w:ins>
      <w:r w:rsidR="00463729" w:rsidRPr="00A018BD">
        <w:rPr>
          <w:rFonts w:eastAsia="MS Gothic"/>
          <w:color w:val="000000" w:themeColor="text1"/>
        </w:rPr>
        <w:t>seed survival rate, so we</w:t>
      </w:r>
      <w:r w:rsidR="0030798C" w:rsidRPr="00A018BD">
        <w:rPr>
          <w:rFonts w:eastAsia="MS Gothic"/>
          <w:color w:val="000000" w:themeColor="text1"/>
        </w:rPr>
        <w:t xml:space="preserve"> simulated </w:t>
      </w:r>
      <w:r w:rsidR="00463729" w:rsidRPr="00A018BD">
        <w:rPr>
          <w:rFonts w:eastAsia="MS Gothic"/>
          <w:color w:val="000000" w:themeColor="text1"/>
        </w:rPr>
        <w:t>its</w:t>
      </w:r>
      <w:r w:rsidR="0030798C" w:rsidRPr="00A018BD">
        <w:rPr>
          <w:rFonts w:eastAsia="MS Gothic"/>
          <w:color w:val="000000" w:themeColor="text1"/>
        </w:rPr>
        <w:t xml:space="preserve"> </w:t>
      </w:r>
      <w:r w:rsidR="00463729" w:rsidRPr="00A018BD">
        <w:rPr>
          <w:rFonts w:eastAsia="MS Gothic"/>
          <w:color w:val="000000" w:themeColor="text1"/>
        </w:rPr>
        <w:t>mean and standard deviation values</w:t>
      </w:r>
      <w:r w:rsidR="0030798C" w:rsidRPr="00A018BD">
        <w:rPr>
          <w:rFonts w:eastAsia="MS Gothic"/>
          <w:color w:val="000000" w:themeColor="text1"/>
        </w:rPr>
        <w:t xml:space="preserve">. </w:t>
      </w:r>
      <w:commentRangeStart w:id="193"/>
      <w:r w:rsidR="00463729" w:rsidRPr="00A018BD">
        <w:rPr>
          <w:rFonts w:eastAsia="MS Gothic"/>
          <w:color w:val="000000" w:themeColor="text1"/>
        </w:rPr>
        <w:t>Because it is a</w:t>
      </w:r>
      <w:r w:rsidR="0030798C" w:rsidRPr="00A018BD">
        <w:rPr>
          <w:rFonts w:eastAsia="MS Gothic"/>
          <w:color w:val="000000" w:themeColor="text1"/>
        </w:rPr>
        <w:t xml:space="preserve"> probabili</w:t>
      </w:r>
      <w:r w:rsidR="00463729" w:rsidRPr="00A018BD">
        <w:rPr>
          <w:rFonts w:eastAsia="MS Gothic"/>
          <w:color w:val="000000" w:themeColor="text1"/>
        </w:rPr>
        <w:t>ty</w:t>
      </w:r>
      <w:r w:rsidR="0030798C" w:rsidRPr="00A018BD">
        <w:rPr>
          <w:rFonts w:eastAsia="MS Gothic"/>
          <w:color w:val="000000" w:themeColor="text1"/>
        </w:rPr>
        <w:t xml:space="preserve"> bounded by 0 and 1, we </w:t>
      </w:r>
      <w:r w:rsidR="00463729" w:rsidRPr="00A018BD">
        <w:rPr>
          <w:rFonts w:eastAsia="MS Gothic"/>
          <w:color w:val="000000" w:themeColor="text1"/>
        </w:rPr>
        <w:t>used</w:t>
      </w:r>
      <w:r w:rsidR="0030798C" w:rsidRPr="00A018BD">
        <w:rPr>
          <w:rFonts w:eastAsia="MS Gothic"/>
          <w:color w:val="000000" w:themeColor="text1"/>
        </w:rPr>
        <w:t xml:space="preserve"> a mean of 0.5 and a standard deviation of 0.175</w:t>
      </w:r>
      <w:r w:rsidR="00463729" w:rsidRPr="00A018BD">
        <w:rPr>
          <w:rFonts w:eastAsia="MS Gothic"/>
          <w:color w:val="000000" w:themeColor="text1"/>
        </w:rPr>
        <w:t xml:space="preserve"> to allow seed survival to vary as much as is biologically possible.</w:t>
      </w:r>
      <w:commentRangeEnd w:id="193"/>
      <w:r w:rsidR="00A33A59">
        <w:rPr>
          <w:rStyle w:val="CommentReference"/>
          <w:rFonts w:asciiTheme="minorHAnsi" w:eastAsiaTheme="minorHAnsi" w:hAnsiTheme="minorHAnsi" w:cstheme="minorBidi"/>
        </w:rPr>
        <w:commentReference w:id="193"/>
      </w:r>
      <w:r w:rsidR="00463729" w:rsidRPr="00A018BD">
        <w:rPr>
          <w:rFonts w:eastAsia="MS Gothic"/>
          <w:color w:val="000000" w:themeColor="text1"/>
        </w:rPr>
        <w:t xml:space="preserve">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correlation between CV and elasticity</w:t>
      </w:r>
      <w:r w:rsidR="002B6FE5" w:rsidRPr="00A018BD">
        <w:rPr>
          <w:rFonts w:eastAsia="MS Gothic"/>
          <w:color w:val="000000" w:themeColor="text1"/>
        </w:rPr>
        <w:t xml:space="preserve"> of</w:t>
      </w:r>
      <w:r w:rsidR="00E739D5" w:rsidRPr="00A018BD">
        <w:rPr>
          <w:rFonts w:eastAsia="MS Gothic"/>
          <w:color w:val="000000" w:themeColor="text1"/>
        </w:rPr>
        <w:t xml:space="preserve"> 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w:t>
      </w:r>
      <w:commentRangeStart w:id="194"/>
      <w:r w:rsidR="00E739D5" w:rsidRPr="00A018BD">
        <w:rPr>
          <w:rFonts w:eastAsia="MS Gothic"/>
          <w:color w:val="000000" w:themeColor="text1"/>
        </w:rPr>
        <w:t xml:space="preserve">A significant negative correlation </w:t>
      </w:r>
      <w:ins w:id="195" w:author="Daniel Laughlin" w:date="2022-03-25T11:13:00Z">
        <w:r w:rsidR="00A33A59">
          <w:rPr>
            <w:rFonts w:eastAsia="MS Gothic"/>
            <w:color w:val="000000" w:themeColor="text1"/>
          </w:rPr>
          <w:t xml:space="preserve">would </w:t>
        </w:r>
      </w:ins>
      <w:r w:rsidR="00E739D5" w:rsidRPr="00A018BD">
        <w:rPr>
          <w:rFonts w:eastAsia="MS Gothic"/>
          <w:color w:val="000000" w:themeColor="text1"/>
        </w:rPr>
        <w:t>indicate</w:t>
      </w:r>
      <w:del w:id="196" w:author="Daniel Laughlin" w:date="2022-03-25T11:13:00Z">
        <w:r w:rsidR="00E739D5" w:rsidRPr="00A018BD" w:rsidDel="00A33A59">
          <w:rPr>
            <w:rFonts w:eastAsia="MS Gothic"/>
            <w:color w:val="000000" w:themeColor="text1"/>
          </w:rPr>
          <w:delText>d</w:delText>
        </w:r>
      </w:del>
      <w:r w:rsidR="00E739D5" w:rsidRPr="00A018BD">
        <w:rPr>
          <w:rFonts w:eastAsia="MS Gothic"/>
          <w:color w:val="000000" w:themeColor="text1"/>
        </w:rPr>
        <w:t xml:space="preserve">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w:t>
      </w:r>
      <w:commentRangeEnd w:id="194"/>
      <w:r w:rsidR="00A33A59">
        <w:rPr>
          <w:rStyle w:val="CommentReference"/>
          <w:rFonts w:asciiTheme="minorHAnsi" w:eastAsiaTheme="minorHAnsi" w:hAnsiTheme="minorHAnsi" w:cstheme="minorBidi"/>
        </w:rPr>
        <w:commentReference w:id="194"/>
      </w:r>
      <w:r w:rsidR="00362E58" w:rsidRPr="00A018BD">
        <w:rPr>
          <w:rFonts w:eastAsia="MS Gothic"/>
          <w:color w:val="000000" w:themeColor="text1"/>
        </w:rPr>
        <w:t xml:space="preserve"> We were unable to estimate CV values for discrete, seedbank vital rates and so could not determine whether they were contributing to vital rate buffering. </w:t>
      </w:r>
    </w:p>
    <w:p w14:paraId="68A092BC" w14:textId="47E4624B" w:rsidR="002C3602" w:rsidRPr="00A018BD" w:rsidRDefault="001A55D5" w:rsidP="00EE7026">
      <w:pPr>
        <w:pStyle w:val="NormalWeb"/>
        <w:spacing w:line="480" w:lineRule="auto"/>
        <w:rPr>
          <w:rFonts w:eastAsia="HGSMinchoE"/>
          <w:i/>
          <w:iCs/>
          <w:color w:val="000000" w:themeColor="text1"/>
        </w:rPr>
      </w:pPr>
      <w:del w:id="197" w:author="Daniel Laughlin" w:date="2022-03-25T13:43:00Z">
        <w:r w:rsidRPr="00A018BD" w:rsidDel="009E1326">
          <w:rPr>
            <w:rFonts w:eastAsia="HGSMinchoE"/>
            <w:i/>
            <w:iCs/>
            <w:color w:val="000000" w:themeColor="text1"/>
          </w:rPr>
          <w:delText xml:space="preserve">Evaluating Persistence Mechanisms: </w:delText>
        </w:r>
      </w:del>
      <w:r w:rsidRPr="00A018BD">
        <w:rPr>
          <w:rFonts w:eastAsia="HGSMinchoE"/>
          <w:i/>
          <w:iCs/>
          <w:color w:val="000000" w:themeColor="text1"/>
        </w:rPr>
        <w:t>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2C3602" w:rsidRPr="00A018BD">
        <w:rPr>
          <w:rFonts w:eastAsia="HGSMinchoE"/>
          <w:color w:val="000000" w:themeColor="text1"/>
        </w:rPr>
        <w:t xml:space="preserve">We conducted two tests to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n. First,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w:t>
      </w:r>
      <w:commentRangeStart w:id="198"/>
      <w:r w:rsidR="00587C4D" w:rsidRPr="00A018BD">
        <w:rPr>
          <w:rFonts w:eastAsia="HGSMinchoE"/>
          <w:color w:val="000000" w:themeColor="text1"/>
        </w:rPr>
        <w:t xml:space="preserve">A positive relationship between subpopulation proximity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t>
      </w:r>
      <w:del w:id="199" w:author="Daniel Laughlin" w:date="2022-03-25T11:15:00Z">
        <w:r w:rsidR="00587C4D" w:rsidRPr="00A018BD" w:rsidDel="00C723E5">
          <w:rPr>
            <w:rFonts w:eastAsia="HGSMinchoE"/>
            <w:color w:val="000000" w:themeColor="text1"/>
          </w:rPr>
          <w:delText xml:space="preserve">was </w:delText>
        </w:r>
      </w:del>
      <w:ins w:id="200" w:author="Daniel Laughlin" w:date="2022-03-25T11:15:00Z">
        <w:r w:rsidR="00C723E5" w:rsidRPr="00A018BD">
          <w:rPr>
            <w:rFonts w:eastAsia="HGSMinchoE"/>
            <w:color w:val="000000" w:themeColor="text1"/>
          </w:rPr>
          <w:t>w</w:t>
        </w:r>
        <w:r w:rsidR="00C723E5">
          <w:rPr>
            <w:rFonts w:eastAsia="HGSMinchoE"/>
            <w:color w:val="000000" w:themeColor="text1"/>
          </w:rPr>
          <w:t>ould constitute</w:t>
        </w:r>
        <w:r w:rsidR="00C723E5" w:rsidRPr="00A018BD">
          <w:rPr>
            <w:rFonts w:eastAsia="HGSMinchoE"/>
            <w:color w:val="000000" w:themeColor="text1"/>
          </w:rPr>
          <w:t xml:space="preserve"> </w:t>
        </w:r>
      </w:ins>
      <w:r w:rsidR="00587C4D" w:rsidRPr="00A018BD">
        <w:rPr>
          <w:rFonts w:eastAsia="HGSMinchoE"/>
          <w:color w:val="000000" w:themeColor="text1"/>
        </w:rPr>
        <w:t>evidence for spatial asynchrony between subpopulations.</w:t>
      </w:r>
      <w:r w:rsidR="00B228DE" w:rsidRPr="00A018BD">
        <w:rPr>
          <w:rFonts w:eastAsia="HGSMinchoE"/>
          <w:color w:val="000000" w:themeColor="text1"/>
        </w:rPr>
        <w:t xml:space="preserve"> </w:t>
      </w:r>
      <w:r w:rsidR="00587C4D" w:rsidRPr="00A018BD">
        <w:rPr>
          <w:rFonts w:eastAsia="HGSMinchoE"/>
          <w:color w:val="000000" w:themeColor="text1"/>
        </w:rPr>
        <w:t xml:space="preserve"> </w:t>
      </w:r>
      <w:commentRangeEnd w:id="198"/>
      <w:r w:rsidR="00C723E5">
        <w:rPr>
          <w:rStyle w:val="CommentReference"/>
          <w:rFonts w:asciiTheme="minorHAnsi" w:eastAsiaTheme="minorHAnsi" w:hAnsiTheme="minorHAnsi" w:cstheme="minorBidi"/>
        </w:rPr>
        <w:commentReference w:id="198"/>
      </w:r>
    </w:p>
    <w:p w14:paraId="629892AB" w14:textId="59C5E396"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lastRenderedPageBreak/>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w:t>
      </w:r>
      <w:del w:id="201" w:author="Daniel Laughlin" w:date="2022-03-25T11:17:00Z">
        <w:r w:rsidRPr="00A018BD" w:rsidDel="00C723E5">
          <w:rPr>
            <w:rFonts w:eastAsia="HGSMinchoE"/>
            <w:color w:val="000000" w:themeColor="text1"/>
          </w:rPr>
          <w:delText xml:space="preserve"> </w:delText>
        </w:r>
      </w:del>
      <w:r w:rsidRPr="00A018BD">
        <w:rPr>
          <w:rFonts w:eastAsia="HGSMinchoE"/>
          <w:color w:val="000000" w:themeColor="text1"/>
        </w:rPr>
        <w:t xml:space="preserve">population growth rate across space is a pre-requisite for source-sink dynamics, the previously described tests for spatial asynchrony in subpopulations </w:t>
      </w:r>
      <w:commentRangeStart w:id="202"/>
      <w:r w:rsidRPr="00A018BD">
        <w:rPr>
          <w:rFonts w:eastAsia="HGSMinchoE"/>
          <w:color w:val="000000" w:themeColor="text1"/>
        </w:rPr>
        <w:t xml:space="preserve">can also provide </w:t>
      </w:r>
      <w:del w:id="203" w:author="Daniel Laughlin" w:date="2022-03-25T11:17:00Z">
        <w:r w:rsidRPr="00A018BD" w:rsidDel="00C723E5">
          <w:rPr>
            <w:rFonts w:eastAsia="HGSMinchoE"/>
            <w:color w:val="000000" w:themeColor="text1"/>
          </w:rPr>
          <w:delText xml:space="preserve">some </w:delText>
        </w:r>
      </w:del>
      <w:r w:rsidRPr="00A018BD">
        <w:rPr>
          <w:rFonts w:eastAsia="HGSMinchoE"/>
          <w:color w:val="000000" w:themeColor="text1"/>
        </w:rPr>
        <w:t xml:space="preserve">evidence </w:t>
      </w:r>
      <w:commentRangeEnd w:id="202"/>
      <w:r w:rsidR="00C723E5">
        <w:rPr>
          <w:rStyle w:val="CommentReference"/>
          <w:rFonts w:asciiTheme="minorHAnsi" w:eastAsiaTheme="minorHAnsi" w:hAnsiTheme="minorHAnsi" w:cstheme="minorBidi"/>
        </w:rPr>
        <w:commentReference w:id="202"/>
      </w:r>
      <w:r w:rsidRPr="00A018BD">
        <w:rPr>
          <w:rFonts w:eastAsia="HGSMinchoE"/>
          <w:color w:val="000000" w:themeColor="text1"/>
        </w:rPr>
        <w:t>for the existence of source-sink dynamics.</w:t>
      </w:r>
    </w:p>
    <w:p w14:paraId="2F54AA39" w14:textId="51BAADE2" w:rsidR="00B21A84" w:rsidRPr="00A018BD" w:rsidRDefault="009E1326" w:rsidP="004F1F0D">
      <w:pPr>
        <w:pStyle w:val="NormalWeb"/>
        <w:spacing w:line="480" w:lineRule="auto"/>
        <w:rPr>
          <w:rFonts w:eastAsia="HGSMinchoE"/>
          <w:i/>
          <w:iCs/>
          <w:color w:val="000000" w:themeColor="text1"/>
        </w:rPr>
      </w:pPr>
      <w:ins w:id="204" w:author="Daniel Laughlin" w:date="2022-03-25T13:43:00Z">
        <w:r>
          <w:rPr>
            <w:rFonts w:eastAsia="HGSMinchoE"/>
            <w:i/>
            <w:iCs/>
            <w:color w:val="000000" w:themeColor="text1"/>
          </w:rPr>
          <w:t xml:space="preserve">Objective 3: </w:t>
        </w:r>
      </w:ins>
      <w:r w:rsidR="00B31A8E" w:rsidRPr="00A018BD">
        <w:rPr>
          <w:rFonts w:eastAsia="HGSMinchoE"/>
          <w:i/>
          <w:iCs/>
          <w:color w:val="000000" w:themeColor="text1"/>
        </w:rPr>
        <w:t>Determining population stability over time</w:t>
      </w:r>
      <w:r w:rsidR="00C378AF"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00B31A8E" w:rsidRPr="00A018BD">
        <w:rPr>
          <w:rFonts w:eastAsia="HGSMinchoE"/>
          <w:color w:val="000000" w:themeColor="text1"/>
        </w:rPr>
        <w:t>e used the “</w:t>
      </w:r>
      <w:proofErr w:type="spellStart"/>
      <w:r w:rsidR="00B31A8E" w:rsidRPr="00A018BD">
        <w:rPr>
          <w:rFonts w:eastAsia="HGSMinchoE"/>
          <w:color w:val="000000" w:themeColor="text1"/>
        </w:rPr>
        <w:t>ipmr</w:t>
      </w:r>
      <w:proofErr w:type="spellEnd"/>
      <w:r w:rsidR="00B31A8E" w:rsidRPr="00A018BD">
        <w:rPr>
          <w:rFonts w:eastAsia="HGSMinchoE"/>
          <w:color w:val="000000" w:themeColor="text1"/>
        </w:rPr>
        <w:t xml:space="preserve">” </w:t>
      </w:r>
      <w:r w:rsidR="00EA295F" w:rsidRPr="00A018BD">
        <w:rPr>
          <w:rFonts w:eastAsia="HGSMinchoE"/>
          <w:color w:val="000000" w:themeColor="text1"/>
        </w:rPr>
        <w:t xml:space="preserve">R </w:t>
      </w:r>
      <w:r w:rsidR="00B31A8E" w:rsidRPr="00A018BD">
        <w:rPr>
          <w:rFonts w:eastAsia="HGSMinchoE"/>
          <w:color w:val="000000" w:themeColor="text1"/>
        </w:rPr>
        <w:t xml:space="preserve">package to project each </w:t>
      </w:r>
      <w:r w:rsidR="009F6A12" w:rsidRPr="00A018BD">
        <w:rPr>
          <w:rFonts w:eastAsia="HGSMinchoE"/>
          <w:color w:val="000000" w:themeColor="text1"/>
        </w:rPr>
        <w:t>population</w:t>
      </w:r>
      <w:r w:rsidR="00B31A8E" w:rsidRPr="00A018BD">
        <w:rPr>
          <w:rFonts w:eastAsia="HGSMinchoE"/>
          <w:color w:val="000000" w:themeColor="text1"/>
        </w:rPr>
        <w:t xml:space="preserve"> forward 100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commentRangeStart w:id="205"/>
      <w:proofErr w:type="spellStart"/>
      <w:r w:rsidR="00822FAE" w:rsidRPr="00A018BD">
        <w:rPr>
          <w:rFonts w:eastAsia="HGSMinchoE"/>
          <w:color w:val="000000" w:themeColor="text1"/>
        </w:rPr>
        <w:t>λ</w:t>
      </w:r>
      <w:r w:rsidR="00822FAE">
        <w:rPr>
          <w:rFonts w:eastAsia="HGSMinchoE"/>
          <w:color w:val="000000" w:themeColor="text1"/>
          <w:vertAlign w:val="subscript"/>
        </w:rPr>
        <w:t>s</w:t>
      </w:r>
      <w:commentRangeEnd w:id="205"/>
      <w:proofErr w:type="spellEnd"/>
      <w:r w:rsidR="00C723E5">
        <w:rPr>
          <w:rStyle w:val="CommentReference"/>
          <w:rFonts w:asciiTheme="minorHAnsi" w:eastAsiaTheme="minorHAnsi" w:hAnsiTheme="minorHAnsi" w:cstheme="minorBidi"/>
        </w:rPr>
        <w:commentReference w:id="205"/>
      </w:r>
      <w:r w:rsidR="00822FAE">
        <w:rPr>
          <w:rFonts w:eastAsia="HGSMinchoE"/>
          <w:color w:val="000000" w:themeColor="text1"/>
        </w:rPr>
        <w:t xml:space="preserve">) was calculated with a “burn-in” of 15.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w:t>
      </w:r>
      <w:del w:id="206" w:author="Daniel Laughlin" w:date="2022-03-25T11:19:00Z">
        <w:r w:rsidR="00887903" w:rsidRPr="00A018BD" w:rsidDel="00C723E5">
          <w:rPr>
            <w:rFonts w:eastAsia="HGSMinchoE"/>
            <w:color w:val="000000" w:themeColor="text1"/>
          </w:rPr>
          <w:delText xml:space="preserve"> </w:delText>
        </w:r>
      </w:del>
      <w:r w:rsidR="00887903" w:rsidRPr="00A018BD">
        <w:rPr>
          <w:rFonts w:eastAsia="HGSMinchoE"/>
          <w:color w:val="000000" w:themeColor="text1"/>
        </w:rPr>
        <w:t>% warmer and 10</w:t>
      </w:r>
      <w:del w:id="207" w:author="Daniel Laughlin" w:date="2022-03-25T11:19:00Z">
        <w:r w:rsidR="00887903" w:rsidRPr="00A018BD" w:rsidDel="00C723E5">
          <w:rPr>
            <w:rFonts w:eastAsia="HGSMinchoE"/>
            <w:color w:val="000000" w:themeColor="text1"/>
          </w:rPr>
          <w:delText xml:space="preserve"> </w:delText>
        </w:r>
      </w:del>
      <w:r w:rsidR="00887903" w:rsidRPr="00A018BD">
        <w:rPr>
          <w:rFonts w:eastAsia="HGSMinchoE"/>
          <w:color w:val="000000" w:themeColor="text1"/>
        </w:rPr>
        <w:t xml:space="preserve">% drier than the observed climate, </w:t>
      </w:r>
      <w:del w:id="208" w:author="Daniel Laughlin" w:date="2022-03-25T11:19:00Z">
        <w:r w:rsidR="00887903" w:rsidRPr="00A018BD" w:rsidDel="00C723E5">
          <w:rPr>
            <w:rFonts w:eastAsia="HGSMinchoE"/>
            <w:color w:val="000000" w:themeColor="text1"/>
          </w:rPr>
          <w:delText>which provided a rough estimate of</w:delText>
        </w:r>
      </w:del>
      <w:ins w:id="209" w:author="Daniel Laughlin" w:date="2022-03-25T11:19:00Z">
        <w:r w:rsidR="00C723E5">
          <w:rPr>
            <w:rFonts w:eastAsia="HGSMinchoE"/>
            <w:color w:val="000000" w:themeColor="text1"/>
          </w:rPr>
          <w:t>to evaluate</w:t>
        </w:r>
      </w:ins>
      <w:r w:rsidR="00887903" w:rsidRPr="00A018BD">
        <w:rPr>
          <w:rFonts w:eastAsia="HGSMinchoE"/>
          <w:color w:val="000000" w:themeColor="text1"/>
        </w:rPr>
        <w:t xml:space="preserve">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w:t>
      </w:r>
      <w:del w:id="210" w:author="Daniel Laughlin" w:date="2022-03-25T11:19:00Z">
        <w:r w:rsidR="00887903" w:rsidRPr="00A018BD" w:rsidDel="00C723E5">
          <w:rPr>
            <w:rFonts w:eastAsia="HGSMinchoE"/>
            <w:color w:val="000000" w:themeColor="text1"/>
          </w:rPr>
          <w:delText xml:space="preserve">the generally </w:delText>
        </w:r>
      </w:del>
      <w:r w:rsidR="00887903" w:rsidRPr="00A018BD">
        <w:rPr>
          <w:rFonts w:eastAsia="HGSMinchoE"/>
          <w:color w:val="000000" w:themeColor="text1"/>
        </w:rPr>
        <w:t xml:space="preserve">hotter and drier conditions that </w:t>
      </w:r>
      <w:ins w:id="211" w:author="Daniel Laughlin" w:date="2022-03-25T11:20:00Z">
        <w:r w:rsidR="00C723E5">
          <w:rPr>
            <w:rFonts w:eastAsia="HGSMinchoE"/>
            <w:color w:val="000000" w:themeColor="text1"/>
          </w:rPr>
          <w:t xml:space="preserve">are predicted to occur in this region </w:t>
        </w:r>
      </w:ins>
      <w:del w:id="212" w:author="Daniel Laughlin" w:date="2022-03-25T11:20:00Z">
        <w:r w:rsidR="00887903" w:rsidRPr="00A018BD" w:rsidDel="00C723E5">
          <w:rPr>
            <w:rFonts w:eastAsia="HGSMinchoE"/>
            <w:color w:val="000000" w:themeColor="text1"/>
          </w:rPr>
          <w:delText>will be brought on by</w:delText>
        </w:r>
      </w:del>
      <w:ins w:id="213" w:author="Daniel Laughlin" w:date="2022-03-25T11:20:00Z">
        <w:r w:rsidR="00C723E5">
          <w:rPr>
            <w:rFonts w:eastAsia="HGSMinchoE"/>
            <w:color w:val="000000" w:themeColor="text1"/>
          </w:rPr>
          <w:t>under</w:t>
        </w:r>
      </w:ins>
      <w:r w:rsidR="00887903" w:rsidRPr="00A018BD">
        <w:rPr>
          <w:rFonts w:eastAsia="HGSMinchoE"/>
          <w:color w:val="000000" w:themeColor="text1"/>
        </w:rPr>
        <w:t xml:space="preserve">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41D2CA35" w:rsidR="00F967FE" w:rsidRPr="00A018BD" w:rsidRDefault="006E14C5" w:rsidP="002F6AA2">
      <w:pPr>
        <w:spacing w:line="480" w:lineRule="auto"/>
        <w:rPr>
          <w:rFonts w:ascii="Times New Roman" w:hAnsi="Times New Roman" w:cs="Times New Roman"/>
          <w:color w:val="000000" w:themeColor="text1"/>
        </w:rPr>
      </w:pPr>
      <w:commentRangeStart w:id="214"/>
      <w:r w:rsidRPr="00A018BD">
        <w:rPr>
          <w:rFonts w:ascii="Times New Roman" w:hAnsi="Times New Roman" w:cs="Times New Roman"/>
          <w:color w:val="000000" w:themeColor="text1"/>
        </w:rPr>
        <w:t xml:space="preserve">We measured growth, survival, </w:t>
      </w:r>
      <w:r w:rsidR="003C62E3" w:rsidRPr="00A018BD">
        <w:rPr>
          <w:rFonts w:ascii="Times New Roman" w:hAnsi="Times New Roman" w:cs="Times New Roman"/>
          <w:color w:val="000000" w:themeColor="text1"/>
        </w:rPr>
        <w:t>and reproduction for 3,150 unique individuals during demographic monitoring. We used this information to estimate continuous vital rate functions</w:t>
      </w:r>
      <w:r w:rsidR="001A5F37" w:rsidRPr="00A018BD">
        <w:rPr>
          <w:rFonts w:ascii="Times New Roman" w:hAnsi="Times New Roman" w:cs="Times New Roman"/>
          <w:color w:val="000000" w:themeColor="text1"/>
        </w:rPr>
        <w:t xml:space="preserve"> that explain</w:t>
      </w:r>
      <w:r w:rsidR="00EC2733">
        <w:rPr>
          <w:rFonts w:ascii="Times New Roman" w:hAnsi="Times New Roman" w:cs="Times New Roman"/>
          <w:color w:val="000000" w:themeColor="text1"/>
        </w:rPr>
        <w:t>ed</w:t>
      </w:r>
      <w:r w:rsidR="001A5F37" w:rsidRPr="00A018BD">
        <w:rPr>
          <w:rFonts w:ascii="Times New Roman" w:hAnsi="Times New Roman" w:cs="Times New Roman"/>
          <w:color w:val="000000" w:themeColor="text1"/>
        </w:rPr>
        <w:t xml:space="preserve"> the effect of current year plant size (log(</w:t>
      </w:r>
      <w:proofErr w:type="spellStart"/>
      <w:r w:rsidR="001A5F37" w:rsidRPr="00A018BD">
        <w:rPr>
          <w:rFonts w:ascii="Times New Roman" w:hAnsi="Times New Roman" w:cs="Times New Roman"/>
          <w:color w:val="000000" w:themeColor="text1"/>
        </w:rPr>
        <w:t>size</w:t>
      </w:r>
      <w:r w:rsidR="001A5F37" w:rsidRPr="00A018BD">
        <w:rPr>
          <w:rFonts w:ascii="Times New Roman" w:hAnsi="Times New Roman" w:cs="Times New Roman"/>
          <w:i/>
          <w:iCs/>
          <w:color w:val="000000" w:themeColor="text1"/>
          <w:vertAlign w:val="subscript"/>
        </w:rPr>
        <w:t>t</w:t>
      </w:r>
      <w:proofErr w:type="spellEnd"/>
      <w:r w:rsidR="001A5F37" w:rsidRPr="00A018BD">
        <w:rPr>
          <w:rFonts w:ascii="Times New Roman" w:hAnsi="Times New Roman" w:cs="Times New Roman"/>
          <w:color w:val="000000" w:themeColor="text1"/>
        </w:rPr>
        <w:t xml:space="preserve">)) </w:t>
      </w:r>
      <w:r w:rsidR="00A97503" w:rsidRPr="00A018BD">
        <w:rPr>
          <w:rFonts w:ascii="Times New Roman" w:hAnsi="Times New Roman" w:cs="Times New Roman"/>
          <w:color w:val="000000" w:themeColor="text1"/>
        </w:rPr>
        <w:t>on survival probability, size in the next year (log(size</w:t>
      </w:r>
      <w:r w:rsidR="00A97503" w:rsidRPr="00A018BD">
        <w:rPr>
          <w:rFonts w:ascii="Times New Roman" w:hAnsi="Times New Roman" w:cs="Times New Roman"/>
          <w:i/>
          <w:iCs/>
          <w:color w:val="000000" w:themeColor="text1"/>
          <w:vertAlign w:val="subscript"/>
        </w:rPr>
        <w:t>t</w:t>
      </w:r>
      <w:r w:rsidR="00A97503" w:rsidRPr="00A018BD">
        <w:rPr>
          <w:rFonts w:ascii="Times New Roman" w:hAnsi="Times New Roman" w:cs="Times New Roman"/>
          <w:color w:val="000000" w:themeColor="text1"/>
          <w:vertAlign w:val="subscript"/>
        </w:rPr>
        <w:t>+1</w:t>
      </w:r>
      <w:r w:rsidR="00A97503" w:rsidRPr="00A018BD">
        <w:rPr>
          <w:rFonts w:ascii="Times New Roman" w:hAnsi="Times New Roman" w:cs="Times New Roman"/>
          <w:color w:val="000000" w:themeColor="text1"/>
        </w:rPr>
        <w:t>)), flowering probability, and seed production.</w:t>
      </w:r>
      <w:r w:rsidR="00317469" w:rsidRPr="00A018BD">
        <w:rPr>
          <w:rFonts w:ascii="Times New Roman" w:hAnsi="Times New Roman" w:cs="Times New Roman"/>
          <w:color w:val="000000" w:themeColor="text1"/>
        </w:rPr>
        <w:t xml:space="preserve"> </w:t>
      </w:r>
      <w:r w:rsidR="00F66148" w:rsidRPr="00A018BD">
        <w:rPr>
          <w:rFonts w:ascii="Times New Roman" w:hAnsi="Times New Roman" w:cs="Times New Roman"/>
          <w:color w:val="000000" w:themeColor="text1"/>
        </w:rPr>
        <w:t xml:space="preserve">We constructed multiple </w:t>
      </w:r>
      <w:r w:rsidR="00F66148" w:rsidRPr="00A018BD">
        <w:rPr>
          <w:rFonts w:ascii="Times New Roman" w:hAnsi="Times New Roman" w:cs="Times New Roman"/>
          <w:color w:val="000000" w:themeColor="text1"/>
        </w:rPr>
        <w:lastRenderedPageBreak/>
        <w:t>versions of each vital rate function, each of which included a unique combination of covariates</w:t>
      </w:r>
      <w:r w:rsidR="00EC2733">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EC2733">
        <w:rPr>
          <w:rFonts w:ascii="Times New Roman" w:hAnsi="Times New Roman" w:cs="Times New Roman"/>
          <w:color w:val="000000" w:themeColor="text1"/>
        </w:rPr>
        <w:t xml:space="preserve">). </w:t>
      </w:r>
      <w:r w:rsidR="00B8485E" w:rsidRPr="00A018BD">
        <w:rPr>
          <w:rFonts w:ascii="Times New Roman" w:hAnsi="Times New Roman" w:cs="Times New Roman"/>
          <w:color w:val="000000" w:themeColor="text1"/>
        </w:rPr>
        <w:t>Every</w:t>
      </w:r>
      <w:r w:rsidR="00BF3768" w:rsidRPr="00A018BD">
        <w:rPr>
          <w:rFonts w:ascii="Times New Roman" w:hAnsi="Times New Roman" w:cs="Times New Roman"/>
          <w:color w:val="000000" w:themeColor="text1"/>
        </w:rPr>
        <w:t xml:space="preserve"> vital rate function included log(</w:t>
      </w:r>
      <w:proofErr w:type="spellStart"/>
      <w:r w:rsidR="00BF3768" w:rsidRPr="00A018BD">
        <w:rPr>
          <w:rFonts w:ascii="Times New Roman" w:hAnsi="Times New Roman" w:cs="Times New Roman"/>
          <w:color w:val="000000" w:themeColor="text1"/>
        </w:rPr>
        <w:t>size</w:t>
      </w:r>
      <w:r w:rsidR="00BF3768" w:rsidRPr="00A018BD">
        <w:rPr>
          <w:rFonts w:ascii="Times New Roman" w:hAnsi="Times New Roman" w:cs="Times New Roman"/>
          <w:i/>
          <w:iCs/>
          <w:color w:val="000000" w:themeColor="text1"/>
          <w:vertAlign w:val="subscript"/>
        </w:rPr>
        <w:t>t</w:t>
      </w:r>
      <w:proofErr w:type="spellEnd"/>
      <w:r w:rsidR="00BF3768" w:rsidRPr="00A018BD">
        <w:rPr>
          <w:rFonts w:ascii="Times New Roman" w:hAnsi="Times New Roman" w:cs="Times New Roman"/>
          <w:color w:val="000000" w:themeColor="text1"/>
        </w:rPr>
        <w:t>) as a fixed effect</w:t>
      </w:r>
      <w:r w:rsidR="00A72F46" w:rsidRPr="00A018BD">
        <w:rPr>
          <w:rFonts w:ascii="Times New Roman" w:hAnsi="Times New Roman" w:cs="Times New Roman"/>
          <w:color w:val="000000" w:themeColor="text1"/>
        </w:rPr>
        <w:t>.</w:t>
      </w:r>
      <w:r w:rsidR="00100ABA" w:rsidRPr="00A018BD">
        <w:rPr>
          <w:rFonts w:ascii="Times New Roman" w:hAnsi="Times New Roman" w:cs="Times New Roman"/>
          <w:color w:val="000000" w:themeColor="text1"/>
        </w:rPr>
        <w:t xml:space="preserve"> </w:t>
      </w:r>
      <w:commentRangeEnd w:id="214"/>
      <w:r w:rsidR="009F6843">
        <w:rPr>
          <w:rStyle w:val="CommentReference"/>
        </w:rPr>
        <w:commentReference w:id="214"/>
      </w:r>
      <w:r w:rsidR="00EC2733">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sidR="00EC2733">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commentRangeStart w:id="215"/>
      <w:r w:rsidR="00EC2733">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w:t>
      </w:r>
      <w:commentRangeEnd w:id="215"/>
      <w:r w:rsidR="009F6843">
        <w:rPr>
          <w:rStyle w:val="CommentReference"/>
        </w:rPr>
        <w:commentReference w:id="215"/>
      </w:r>
      <w:r w:rsidR="00A72F46" w:rsidRPr="00A018BD">
        <w:rPr>
          <w:rFonts w:ascii="Times New Roman" w:hAnsi="Times New Roman" w:cs="Times New Roman"/>
          <w:color w:val="000000" w:themeColor="text1"/>
        </w:rPr>
        <w:t xml:space="preserve">that larger </w:t>
      </w:r>
      <w:del w:id="216" w:author="Daniel Laughlin" w:date="2022-03-25T11:32:00Z">
        <w:r w:rsidR="00A72F46" w:rsidRPr="00A018BD" w:rsidDel="009F6843">
          <w:rPr>
            <w:rFonts w:ascii="Times New Roman" w:hAnsi="Times New Roman" w:cs="Times New Roman"/>
            <w:color w:val="000000" w:themeColor="text1"/>
          </w:rPr>
          <w:delText xml:space="preserve">plants </w:delText>
        </w:r>
      </w:del>
      <w:r w:rsidR="00A72F46" w:rsidRPr="00A018BD">
        <w:rPr>
          <w:rFonts w:ascii="Times New Roman" w:hAnsi="Times New Roman" w:cs="Times New Roman"/>
          <w:color w:val="000000" w:themeColor="text1"/>
        </w:rPr>
        <w:t xml:space="preserve">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1 than smaller plants (Fig.</w:t>
      </w:r>
      <w:r w:rsidR="008258F2">
        <w:rPr>
          <w:rFonts w:ascii="Times New Roman" w:hAnsi="Times New Roman" w:cs="Times New Roman"/>
          <w:color w:val="000000" w:themeColor="text1"/>
        </w:rPr>
        <w:t xml:space="preserve"> 2</w:t>
      </w:r>
      <w:commentRangeStart w:id="217"/>
      <w:r w:rsidR="00A72F46" w:rsidRPr="00A018BD">
        <w:rPr>
          <w:rFonts w:ascii="Times New Roman" w:hAnsi="Times New Roman" w:cs="Times New Roman"/>
          <w:color w:val="000000" w:themeColor="text1"/>
        </w:rPr>
        <w:t>:</w:t>
      </w:r>
      <w:commentRangeEnd w:id="217"/>
      <w:r w:rsidR="009F6843">
        <w:rPr>
          <w:rStyle w:val="CommentReference"/>
        </w:rPr>
        <w:commentReference w:id="217"/>
      </w:r>
      <w:r w:rsidR="00A72F46" w:rsidRPr="00A018BD">
        <w:rPr>
          <w:rFonts w:ascii="Times New Roman" w:hAnsi="Times New Roman" w:cs="Times New Roman"/>
          <w:color w:val="000000" w:themeColor="text1"/>
        </w:rPr>
        <w:t xml:space="preserve"> A). </w:t>
      </w:r>
      <w:r w:rsidR="003700F6" w:rsidRPr="00A018BD">
        <w:rPr>
          <w:rFonts w:ascii="Times New Roman" w:hAnsi="Times New Roman" w:cs="Times New Roman"/>
          <w:color w:val="000000" w:themeColor="text1"/>
        </w:rPr>
        <w:t xml:space="preserve">However, </w:t>
      </w:r>
      <w:commentRangeStart w:id="218"/>
      <w:r w:rsidR="003700F6" w:rsidRPr="00A018BD">
        <w:rPr>
          <w:rFonts w:ascii="Times New Roman" w:hAnsi="Times New Roman" w:cs="Times New Roman"/>
          <w:color w:val="000000" w:themeColor="text1"/>
        </w:rPr>
        <w:t xml:space="preserve">plants tend to become smaller in the next year </w:t>
      </w:r>
      <w:commentRangeEnd w:id="218"/>
      <w:r w:rsidR="009F6843">
        <w:rPr>
          <w:rStyle w:val="CommentReference"/>
        </w:rPr>
        <w:commentReference w:id="218"/>
      </w:r>
      <w:r w:rsidR="003700F6" w:rsidRPr="00A018BD">
        <w:rPr>
          <w:rFonts w:ascii="Times New Roman" w:hAnsi="Times New Roman" w:cs="Times New Roman"/>
          <w:color w:val="000000" w:themeColor="text1"/>
        </w:rPr>
        <w:t>(Fig</w:t>
      </w:r>
      <w:r w:rsidR="008258F2">
        <w:rPr>
          <w:rFonts w:ascii="Times New Roman" w:hAnsi="Times New Roman" w:cs="Times New Roman"/>
          <w:color w:val="000000" w:themeColor="text1"/>
        </w:rPr>
        <w:t>.</w:t>
      </w:r>
      <w:r w:rsidR="003700F6"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r w:rsidR="003700F6" w:rsidRPr="00A018BD">
        <w:rPr>
          <w:rFonts w:ascii="Times New Roman" w:hAnsi="Times New Roman" w:cs="Times New Roman"/>
          <w:color w:val="000000" w:themeColor="text1"/>
        </w:rPr>
        <w:t xml:space="preserve"> B). </w:t>
      </w:r>
      <w:r w:rsidR="00F967FE" w:rsidRPr="00A018BD">
        <w:rPr>
          <w:rFonts w:ascii="Times New Roman" w:hAnsi="Times New Roman" w:cs="Times New Roman"/>
          <w:color w:val="000000" w:themeColor="text1"/>
        </w:rPr>
        <w:t xml:space="preserve">Flowering </w:t>
      </w:r>
      <w:ins w:id="219" w:author="Daniel Laughlin" w:date="2022-03-25T11:34:00Z">
        <w:r w:rsidR="009F6843">
          <w:rPr>
            <w:rFonts w:ascii="Times New Roman" w:hAnsi="Times New Roman" w:cs="Times New Roman"/>
            <w:color w:val="000000" w:themeColor="text1"/>
          </w:rPr>
          <w:t>probability</w:t>
        </w:r>
      </w:ins>
      <w:ins w:id="220" w:author="Daniel Laughlin" w:date="2022-03-25T11:36:00Z">
        <w:r w:rsidR="004367AB">
          <w:rPr>
            <w:rFonts w:ascii="Times New Roman" w:hAnsi="Times New Roman" w:cs="Times New Roman"/>
            <w:color w:val="000000" w:themeColor="text1"/>
          </w:rPr>
          <w:t xml:space="preserve"> is best approximated as a quadratic polynomial: flowering probability rises </w:t>
        </w:r>
      </w:ins>
      <w:del w:id="221" w:author="Daniel Laughlin" w:date="2022-03-25T11:34:00Z">
        <w:r w:rsidR="00F967FE" w:rsidRPr="00A018BD" w:rsidDel="009F6843">
          <w:rPr>
            <w:rFonts w:ascii="Times New Roman" w:hAnsi="Times New Roman" w:cs="Times New Roman"/>
            <w:color w:val="000000" w:themeColor="text1"/>
          </w:rPr>
          <w:delText xml:space="preserve">only occurs once a plant reaches a certain size, </w:delText>
        </w:r>
      </w:del>
      <w:r w:rsidR="00F967FE" w:rsidRPr="00A018BD">
        <w:rPr>
          <w:rFonts w:ascii="Times New Roman" w:hAnsi="Times New Roman" w:cs="Times New Roman"/>
          <w:color w:val="000000" w:themeColor="text1"/>
        </w:rPr>
        <w:t>when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xml:space="preserve">) </w:t>
      </w:r>
      <w:del w:id="222" w:author="Daniel Laughlin" w:date="2022-03-25T11:34:00Z">
        <w:r w:rsidR="00F967FE" w:rsidRPr="00A018BD" w:rsidDel="009F6843">
          <w:rPr>
            <w:rFonts w:ascii="Times New Roman" w:hAnsi="Times New Roman" w:cs="Times New Roman"/>
            <w:color w:val="000000" w:themeColor="text1"/>
          </w:rPr>
          <w:delText>is around</w:delText>
        </w:r>
      </w:del>
      <w:ins w:id="223" w:author="Daniel Laughlin" w:date="2022-03-25T11:34:00Z">
        <w:r w:rsidR="009F6843">
          <w:rPr>
            <w:rFonts w:ascii="Times New Roman" w:hAnsi="Times New Roman" w:cs="Times New Roman"/>
            <w:color w:val="000000" w:themeColor="text1"/>
          </w:rPr>
          <w:t>appro</w:t>
        </w:r>
      </w:ins>
      <w:ins w:id="224" w:author="Daniel Laughlin" w:date="2022-03-25T11:35:00Z">
        <w:r w:rsidR="009F6843">
          <w:rPr>
            <w:rFonts w:ascii="Times New Roman" w:hAnsi="Times New Roman" w:cs="Times New Roman"/>
            <w:color w:val="000000" w:themeColor="text1"/>
          </w:rPr>
          <w:t>aches</w:t>
        </w:r>
      </w:ins>
      <w:r w:rsidR="00F967FE" w:rsidRPr="00A018BD">
        <w:rPr>
          <w:rFonts w:ascii="Times New Roman" w:hAnsi="Times New Roman" w:cs="Times New Roman"/>
          <w:color w:val="000000" w:themeColor="text1"/>
        </w:rPr>
        <w:t xml:space="preserve"> 2.5</w:t>
      </w:r>
      <w:ins w:id="225" w:author="Daniel Laughlin" w:date="2022-03-25T11:35:00Z">
        <w:r w:rsidR="009F6843">
          <w:rPr>
            <w:rFonts w:ascii="Times New Roman" w:hAnsi="Times New Roman" w:cs="Times New Roman"/>
            <w:color w:val="000000" w:themeColor="text1"/>
          </w:rPr>
          <w:t xml:space="preserve"> (12 cm)</w:t>
        </w:r>
      </w:ins>
      <w:r w:rsidR="00EC2733">
        <w:rPr>
          <w:rFonts w:ascii="Times New Roman" w:hAnsi="Times New Roman" w:cs="Times New Roman"/>
          <w:color w:val="000000" w:themeColor="text1"/>
        </w:rPr>
        <w:t xml:space="preserve">, but </w:t>
      </w:r>
      <w:ins w:id="226" w:author="Daniel Laughlin" w:date="2022-03-25T11:35:00Z">
        <w:r w:rsidR="004367AB">
          <w:rPr>
            <w:rFonts w:ascii="Times New Roman" w:hAnsi="Times New Roman" w:cs="Times New Roman"/>
            <w:color w:val="000000" w:themeColor="text1"/>
          </w:rPr>
          <w:t xml:space="preserve">plants with the largest leaves </w:t>
        </w:r>
      </w:ins>
      <w:del w:id="227" w:author="Daniel Laughlin" w:date="2022-03-25T11:35:00Z">
        <w:r w:rsidR="00EC2733" w:rsidDel="004367AB">
          <w:rPr>
            <w:rFonts w:ascii="Times New Roman" w:hAnsi="Times New Roman" w:cs="Times New Roman"/>
            <w:color w:val="000000" w:themeColor="text1"/>
          </w:rPr>
          <w:delText>then</w:delText>
        </w:r>
      </w:del>
      <w:ins w:id="228" w:author="Daniel Laughlin" w:date="2022-03-25T11:35:00Z">
        <w:r w:rsidR="004367AB">
          <w:rPr>
            <w:rFonts w:ascii="Times New Roman" w:hAnsi="Times New Roman" w:cs="Times New Roman"/>
            <w:color w:val="000000" w:themeColor="text1"/>
          </w:rPr>
          <w:t>exhibit low flowering pro</w:t>
        </w:r>
      </w:ins>
      <w:ins w:id="229" w:author="Daniel Laughlin" w:date="2022-03-25T11:36:00Z">
        <w:r w:rsidR="004367AB">
          <w:rPr>
            <w:rFonts w:ascii="Times New Roman" w:hAnsi="Times New Roman" w:cs="Times New Roman"/>
            <w:color w:val="000000" w:themeColor="text1"/>
          </w:rPr>
          <w:t>bability</w:t>
        </w:r>
      </w:ins>
      <w:r w:rsidR="00EC2733">
        <w:rPr>
          <w:rFonts w:ascii="Times New Roman" w:hAnsi="Times New Roman" w:cs="Times New Roman"/>
          <w:color w:val="000000" w:themeColor="text1"/>
        </w:rPr>
        <w:t xml:space="preserve"> </w:t>
      </w:r>
      <w:del w:id="230" w:author="Daniel Laughlin" w:date="2022-03-25T11:37:00Z">
        <w:r w:rsidR="00F967FE" w:rsidRPr="00A018BD" w:rsidDel="004367AB">
          <w:rPr>
            <w:rFonts w:ascii="Times New Roman" w:hAnsi="Times New Roman" w:cs="Times New Roman"/>
            <w:color w:val="000000" w:themeColor="text1"/>
          </w:rPr>
          <w:delText>declines again at the upper end of observed plant size</w:delText>
        </w:r>
        <w:r w:rsidR="00EC2733" w:rsidDel="004367AB">
          <w:rPr>
            <w:rFonts w:ascii="Times New Roman" w:hAnsi="Times New Roman" w:cs="Times New Roman"/>
            <w:color w:val="000000" w:themeColor="text1"/>
          </w:rPr>
          <w:delText xml:space="preserve"> </w:delText>
        </w:r>
      </w:del>
      <w:r w:rsidR="00EC2733" w:rsidRPr="00A018BD">
        <w:rPr>
          <w:rFonts w:ascii="Times New Roman" w:hAnsi="Times New Roman" w:cs="Times New Roman"/>
          <w:color w:val="000000" w:themeColor="text1"/>
        </w:rPr>
        <w:t xml:space="preserve">(Fig. </w:t>
      </w:r>
      <w:r w:rsidR="008258F2">
        <w:rPr>
          <w:rFonts w:ascii="Times New Roman" w:hAnsi="Times New Roman" w:cs="Times New Roman"/>
          <w:color w:val="000000" w:themeColor="text1"/>
        </w:rPr>
        <w:t>2</w:t>
      </w:r>
      <w:r w:rsidR="00EC2733" w:rsidRPr="00A018BD">
        <w:rPr>
          <w:rFonts w:ascii="Times New Roman" w:hAnsi="Times New Roman" w:cs="Times New Roman"/>
          <w:color w:val="000000" w:themeColor="text1"/>
        </w:rPr>
        <w:t xml:space="preserve"> C)</w:t>
      </w:r>
      <w:r w:rsidR="00F967FE" w:rsidRPr="00A018BD">
        <w:rPr>
          <w:rFonts w:ascii="Times New Roman" w:hAnsi="Times New Roman" w:cs="Times New Roman"/>
          <w:color w:val="000000" w:themeColor="text1"/>
        </w:rPr>
        <w:t xml:space="preserve">. The number of seeds that a reproductive plant produces </w:t>
      </w:r>
      <w:commentRangeStart w:id="231"/>
      <w:r w:rsidR="00F967FE" w:rsidRPr="00A018BD">
        <w:rPr>
          <w:rFonts w:ascii="Times New Roman" w:hAnsi="Times New Roman" w:cs="Times New Roman"/>
          <w:color w:val="000000" w:themeColor="text1"/>
        </w:rPr>
        <w:t xml:space="preserve">increases sharply </w:t>
      </w:r>
      <w:commentRangeEnd w:id="231"/>
      <w:r w:rsidR="004367AB">
        <w:rPr>
          <w:rStyle w:val="CommentReference"/>
        </w:rPr>
        <w:commentReference w:id="231"/>
      </w:r>
      <w:r w:rsidR="00F967FE" w:rsidRPr="00A018BD">
        <w:rPr>
          <w:rFonts w:ascii="Times New Roman" w:hAnsi="Times New Roman" w:cs="Times New Roman"/>
          <w:color w:val="000000" w:themeColor="text1"/>
        </w:rPr>
        <w:t>with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xml:space="preserve">) (Fig </w:t>
      </w:r>
      <w:r w:rsidR="008258F2">
        <w:rPr>
          <w:rFonts w:ascii="Times New Roman" w:hAnsi="Times New Roman" w:cs="Times New Roman"/>
          <w:color w:val="000000" w:themeColor="text1"/>
        </w:rPr>
        <w:t>2</w:t>
      </w:r>
      <w:r w:rsidR="00F967FE" w:rsidRPr="00A018BD">
        <w:rPr>
          <w:rFonts w:ascii="Times New Roman" w:hAnsi="Times New Roman" w:cs="Times New Roman"/>
          <w:color w:val="000000" w:themeColor="text1"/>
        </w:rPr>
        <w:t xml:space="preserve">. D). </w:t>
      </w:r>
      <w:r w:rsidR="00A72F46" w:rsidRPr="00A018BD">
        <w:rPr>
          <w:rFonts w:ascii="Times New Roman" w:hAnsi="Times New Roman" w:cs="Times New Roman"/>
          <w:color w:val="000000" w:themeColor="text1"/>
        </w:rPr>
        <w:t>The inclusion of additional covariates did not alter the overall shape or sign of the relationships between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i/>
          <w:iCs/>
          <w:color w:val="000000" w:themeColor="text1"/>
          <w:vertAlign w:val="subscript"/>
        </w:rPr>
        <w:t>t</w:t>
      </w:r>
      <w:proofErr w:type="spellEnd"/>
      <w:r w:rsidR="00A72F46" w:rsidRPr="00A018BD">
        <w:rPr>
          <w:rFonts w:ascii="Times New Roman" w:hAnsi="Times New Roman" w:cs="Times New Roman"/>
          <w:color w:val="000000" w:themeColor="text1"/>
        </w:rPr>
        <w:t xml:space="preserve">) and vital rates, so models shown in </w:t>
      </w:r>
      <w:ins w:id="232" w:author="Daniel Laughlin" w:date="2022-03-25T11:37:00Z">
        <w:r w:rsidR="004367AB">
          <w:rPr>
            <w:rFonts w:ascii="Times New Roman" w:hAnsi="Times New Roman" w:cs="Times New Roman"/>
            <w:color w:val="000000" w:themeColor="text1"/>
          </w:rPr>
          <w:t>F</w:t>
        </w:r>
      </w:ins>
      <w:del w:id="233" w:author="Daniel Laughlin" w:date="2022-03-25T11:37:00Z">
        <w:r w:rsidR="00A72F46" w:rsidRPr="00A018BD" w:rsidDel="004367AB">
          <w:rPr>
            <w:rFonts w:ascii="Times New Roman" w:hAnsi="Times New Roman" w:cs="Times New Roman"/>
            <w:color w:val="000000" w:themeColor="text1"/>
          </w:rPr>
          <w:delText>f</w:delText>
        </w:r>
      </w:del>
      <w:r w:rsidR="00A72F46" w:rsidRPr="00A018BD">
        <w:rPr>
          <w:rFonts w:ascii="Times New Roman" w:hAnsi="Times New Roman" w:cs="Times New Roman"/>
          <w:color w:val="000000" w:themeColor="text1"/>
        </w:rPr>
        <w:t xml:space="preserve">igure </w:t>
      </w:r>
      <w:r w:rsidR="008258F2">
        <w:rPr>
          <w:rFonts w:ascii="Times New Roman" w:hAnsi="Times New Roman" w:cs="Times New Roman"/>
          <w:color w:val="000000" w:themeColor="text1"/>
        </w:rPr>
        <w:t>2</w:t>
      </w:r>
      <w:r w:rsidR="00A72F46" w:rsidRPr="00A018BD">
        <w:rPr>
          <w:rFonts w:ascii="Times New Roman" w:hAnsi="Times New Roman" w:cs="Times New Roman"/>
          <w:color w:val="000000" w:themeColor="text1"/>
        </w:rPr>
        <w:t xml:space="preserve"> did not include any additional covariates beyond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proofErr w:type="spellEnd"/>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77777777" w:rsidR="00F967FE" w:rsidRPr="00A018BD" w:rsidRDefault="002F6AA2" w:rsidP="00F967FE">
      <w:pPr>
        <w:rPr>
          <w:rFonts w:ascii="Times New Roman" w:hAnsi="Times New Roman" w:cs="Times New Roman"/>
          <w:color w:val="000000" w:themeColor="text1"/>
        </w:rPr>
      </w:pPr>
      <w:r w:rsidRPr="00A018BD">
        <w:rPr>
          <w:rFonts w:ascii="Times New Roman" w:hAnsi="Times New Roman" w:cs="Times New Roman"/>
          <w:noProof/>
          <w:color w:val="000000" w:themeColor="text1"/>
        </w:rPr>
        <w:drawing>
          <wp:inline distT="0" distB="0" distL="0" distR="0" wp14:anchorId="727BF31D" wp14:editId="687D1842">
            <wp:extent cx="4854828" cy="3399417"/>
            <wp:effectExtent l="0" t="0" r="0" b="4445"/>
            <wp:docPr id="13" name="Picture 13"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57759" cy="3401469"/>
                    </a:xfrm>
                    <a:prstGeom prst="rect">
                      <a:avLst/>
                    </a:prstGeom>
                  </pic:spPr>
                </pic:pic>
              </a:graphicData>
            </a:graphic>
          </wp:inline>
        </w:drawing>
      </w:r>
    </w:p>
    <w:p w14:paraId="42E805D7" w14:textId="58D8214B" w:rsidR="00A04A1D" w:rsidRPr="00A018BD" w:rsidRDefault="00C46B08" w:rsidP="00F967FE">
      <w:pPr>
        <w:rPr>
          <w:rFonts w:ascii="Times New Roman" w:hAnsi="Times New Roman" w:cs="Times New Roman"/>
          <w:color w:val="000000" w:themeColor="text1"/>
        </w:rPr>
      </w:pPr>
      <w:commentRangeStart w:id="234"/>
      <w:r w:rsidRPr="00A018BD">
        <w:rPr>
          <w:rFonts w:ascii="Times New Roman" w:hAnsi="Times New Roman" w:cs="Times New Roman"/>
          <w:b/>
          <w:bCs/>
          <w:color w:val="000000" w:themeColor="text1"/>
        </w:rPr>
        <w:t xml:space="preserve">Figure </w:t>
      </w:r>
      <w:commentRangeEnd w:id="234"/>
      <w:r w:rsidR="009F6843">
        <w:rPr>
          <w:rStyle w:val="CommentReference"/>
        </w:rPr>
        <w:commentReference w:id="234"/>
      </w:r>
      <w:r w:rsidR="008258F2">
        <w:rPr>
          <w:rFonts w:ascii="Times New Roman" w:hAnsi="Times New Roman" w:cs="Times New Roman"/>
          <w:b/>
          <w:bCs/>
          <w:color w:val="000000" w:themeColor="text1"/>
        </w:rPr>
        <w:t>2</w:t>
      </w:r>
      <w:r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commentRangeStart w:id="235"/>
      <w:r w:rsidR="00921529" w:rsidRPr="00A018BD">
        <w:rPr>
          <w:rFonts w:ascii="Times New Roman" w:hAnsi="Times New Roman" w:cs="Times New Roman"/>
          <w:color w:val="000000" w:themeColor="text1"/>
        </w:rPr>
        <w:t xml:space="preserve">The </w:t>
      </w:r>
      <w:commentRangeEnd w:id="235"/>
      <w:r w:rsidR="004367AB">
        <w:rPr>
          <w:rStyle w:val="CommentReference"/>
        </w:rPr>
        <w:commentReference w:id="235"/>
      </w:r>
      <w:r w:rsidR="00921529" w:rsidRPr="00A018BD">
        <w:rPr>
          <w:rFonts w:ascii="Times New Roman" w:hAnsi="Times New Roman" w:cs="Times New Roman"/>
          <w:color w:val="000000" w:themeColor="text1"/>
        </w:rPr>
        <w:t>effect of current year size (</w:t>
      </w:r>
      <w:r w:rsidR="00757968" w:rsidRPr="00A018BD">
        <w:rPr>
          <w:rFonts w:ascii="Times New Roman" w:hAnsi="Times New Roman" w:cs="Times New Roman"/>
          <w:color w:val="000000" w:themeColor="text1"/>
        </w:rPr>
        <w:t>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 xml:space="preserve">) as a predictor. </w:t>
      </w:r>
      <w:commentRangeStart w:id="236"/>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commentRangeEnd w:id="236"/>
      <w:r w:rsidR="004657B7">
        <w:rPr>
          <w:rStyle w:val="CommentReference"/>
        </w:rPr>
        <w:commentReference w:id="236"/>
      </w:r>
    </w:p>
    <w:p w14:paraId="6FD2CA7A" w14:textId="1DAA2802" w:rsidR="00921529" w:rsidRPr="00A018BD" w:rsidRDefault="00921529" w:rsidP="00C46B08">
      <w:pPr>
        <w:rPr>
          <w:rFonts w:ascii="Times New Roman" w:hAnsi="Times New Roman" w:cs="Times New Roman"/>
          <w:color w:val="000000" w:themeColor="text1"/>
        </w:rPr>
      </w:pPr>
    </w:p>
    <w:p w14:paraId="0624D3EC" w14:textId="77777777" w:rsidR="00DA0BEC" w:rsidRDefault="00F0383B" w:rsidP="000A24A5">
      <w:pPr>
        <w:spacing w:line="480" w:lineRule="auto"/>
        <w:rPr>
          <w:ins w:id="237" w:author="Daniel Laughlin" w:date="2022-03-25T11:40:00Z"/>
          <w:rFonts w:ascii="Times New Roman" w:hAnsi="Times New Roman" w:cs="Times New Roman"/>
          <w:color w:val="000000" w:themeColor="text1"/>
        </w:rPr>
      </w:pPr>
      <w:r w:rsidRPr="00A018BD">
        <w:rPr>
          <w:rFonts w:ascii="Times New Roman" w:hAnsi="Times New Roman" w:cs="Times New Roman"/>
          <w:i/>
          <w:iCs/>
          <w:color w:val="000000" w:themeColor="text1"/>
        </w:rPr>
        <w:lastRenderedPageBreak/>
        <w:t xml:space="preserve"> </w:t>
      </w:r>
      <w:del w:id="238" w:author="Daniel Laughlin" w:date="2022-03-25T11:43:00Z">
        <w:r w:rsidR="00E82E5A" w:rsidDel="00DA0BEC">
          <w:rPr>
            <w:rFonts w:ascii="Times New Roman" w:hAnsi="Times New Roman" w:cs="Times New Roman"/>
            <w:i/>
            <w:iCs/>
            <w:color w:val="000000" w:themeColor="text1"/>
          </w:rPr>
          <w:tab/>
        </w:r>
      </w:del>
      <w:r w:rsidRPr="00A018BD">
        <w:rPr>
          <w:rFonts w:ascii="Times New Roman" w:hAnsi="Times New Roman" w:cs="Times New Roman"/>
          <w:i/>
          <w:iCs/>
          <w:color w:val="000000" w:themeColor="text1"/>
        </w:rPr>
        <w:t>Integral Projection Models</w:t>
      </w:r>
      <w:r w:rsidRPr="00A018BD">
        <w:rPr>
          <w:rFonts w:ascii="Times New Roman" w:hAnsi="Times New Roman" w:cs="Times New Roman"/>
          <w:color w:val="000000" w:themeColor="text1"/>
        </w:rPr>
        <w:t>:</w:t>
      </w:r>
    </w:p>
    <w:p w14:paraId="7F91220B" w14:textId="1C60A456" w:rsidR="004367AB" w:rsidRDefault="00DA0BEC" w:rsidP="000A24A5">
      <w:pPr>
        <w:spacing w:line="480" w:lineRule="auto"/>
        <w:rPr>
          <w:ins w:id="239" w:author="Daniel Laughlin" w:date="2022-03-25T11:40:00Z"/>
          <w:rFonts w:ascii="Times New Roman" w:eastAsia="HGSMinchoE" w:hAnsi="Times New Roman" w:cs="Times New Roman"/>
          <w:color w:val="000000" w:themeColor="text1"/>
        </w:rPr>
      </w:pPr>
      <w:ins w:id="240" w:author="Daniel Laughlin" w:date="2022-03-25T11:40:00Z">
        <w:r>
          <w:rPr>
            <w:rFonts w:ascii="Times New Roman" w:hAnsi="Times New Roman" w:cs="Times New Roman"/>
            <w:color w:val="000000" w:themeColor="text1"/>
          </w:rPr>
          <w:tab/>
        </w:r>
      </w:ins>
      <w:commentRangeStart w:id="241"/>
      <w:del w:id="242" w:author="Daniel Laughlin" w:date="2022-03-25T11:40:00Z">
        <w:r w:rsidR="000A24A5" w:rsidDel="00DA0BEC">
          <w:rPr>
            <w:rFonts w:ascii="Times New Roman" w:hAnsi="Times New Roman" w:cs="Times New Roman"/>
            <w:color w:val="000000" w:themeColor="text1"/>
          </w:rPr>
          <w:delText xml:space="preserve"> </w:delText>
        </w:r>
      </w:del>
      <w:r w:rsidR="005A17F3">
        <w:rPr>
          <w:rFonts w:ascii="Times New Roman" w:hAnsi="Times New Roman" w:cs="Times New Roman"/>
          <w:color w:val="000000" w:themeColor="text1"/>
        </w:rPr>
        <w:t>We</w:t>
      </w:r>
      <w:commentRangeEnd w:id="241"/>
      <w:r>
        <w:rPr>
          <w:rStyle w:val="CommentReference"/>
        </w:rPr>
        <w:commentReference w:id="241"/>
      </w:r>
      <w:r w:rsidR="005A17F3">
        <w:rPr>
          <w:rFonts w:ascii="Times New Roman" w:hAnsi="Times New Roman" w:cs="Times New Roman"/>
          <w:color w:val="000000" w:themeColor="text1"/>
        </w:rPr>
        <w:t xml:space="preserve"> found that including a discrete </w:t>
      </w:r>
      <w:del w:id="243" w:author="Daniel Laughlin" w:date="2022-03-25T11:47:00Z">
        <w:r w:rsidR="005A17F3" w:rsidDel="00077A67">
          <w:rPr>
            <w:rFonts w:ascii="Times New Roman" w:hAnsi="Times New Roman" w:cs="Times New Roman"/>
            <w:color w:val="000000" w:themeColor="text1"/>
          </w:rPr>
          <w:delText xml:space="preserve">state that represents the </w:delText>
        </w:r>
      </w:del>
      <w:r w:rsidR="005A17F3">
        <w:rPr>
          <w:rFonts w:ascii="Times New Roman" w:hAnsi="Times New Roman" w:cs="Times New Roman"/>
          <w:color w:val="000000" w:themeColor="text1"/>
        </w:rPr>
        <w:t xml:space="preserve">seedbank </w:t>
      </w:r>
      <w:ins w:id="244" w:author="Daniel Laughlin" w:date="2022-03-25T11:47:00Z">
        <w:r w:rsidR="00077A67">
          <w:rPr>
            <w:rFonts w:ascii="Times New Roman" w:hAnsi="Times New Roman" w:cs="Times New Roman"/>
            <w:color w:val="000000" w:themeColor="text1"/>
          </w:rPr>
          <w:t xml:space="preserve">stage </w:t>
        </w:r>
      </w:ins>
      <w:r w:rsidR="005A17F3">
        <w:rPr>
          <w:rFonts w:ascii="Times New Roman" w:hAnsi="Times New Roman" w:cs="Times New Roman"/>
          <w:color w:val="000000" w:themeColor="text1"/>
        </w:rPr>
        <w:t xml:space="preserve">in IPMs for </w:t>
      </w:r>
      <w:r w:rsidR="005A17F3">
        <w:rPr>
          <w:rFonts w:ascii="Times New Roman" w:hAnsi="Times New Roman" w:cs="Times New Roman"/>
          <w:i/>
          <w:iCs/>
          <w:color w:val="000000" w:themeColor="text1"/>
        </w:rPr>
        <w:t xml:space="preserve">O. </w:t>
      </w:r>
      <w:r w:rsidR="005A17F3" w:rsidRPr="005A17F3">
        <w:rPr>
          <w:rFonts w:ascii="Times New Roman" w:hAnsi="Times New Roman" w:cs="Times New Roman"/>
          <w:i/>
          <w:iCs/>
          <w:color w:val="000000" w:themeColor="text1"/>
        </w:rPr>
        <w:t>coloradensis</w:t>
      </w:r>
      <w:r w:rsidR="005A17F3">
        <w:rPr>
          <w:rFonts w:ascii="Times New Roman" w:hAnsi="Times New Roman" w:cs="Times New Roman"/>
          <w:color w:val="000000" w:themeColor="text1"/>
        </w:rPr>
        <w:t xml:space="preserve"> </w:t>
      </w:r>
      <w:r w:rsidR="005A17F3" w:rsidRPr="005A17F3">
        <w:rPr>
          <w:rFonts w:ascii="Times New Roman" w:hAnsi="Times New Roman" w:cs="Times New Roman"/>
          <w:color w:val="000000" w:themeColor="text1"/>
        </w:rPr>
        <w:t>significantly</w:t>
      </w:r>
      <w:ins w:id="245" w:author="Daniel Laughlin" w:date="2022-03-25T11:42:00Z">
        <w:r>
          <w:rPr>
            <w:rFonts w:ascii="Times New Roman" w:hAnsi="Times New Roman" w:cs="Times New Roman"/>
            <w:color w:val="000000" w:themeColor="text1"/>
          </w:rPr>
          <w:t>,</w:t>
        </w:r>
      </w:ins>
      <w:r w:rsidR="005A17F3">
        <w:rPr>
          <w:rFonts w:ascii="Times New Roman" w:hAnsi="Times New Roman" w:cs="Times New Roman"/>
          <w:color w:val="000000" w:themeColor="text1"/>
        </w:rPr>
        <w:t xml:space="preserve"> </w:t>
      </w:r>
      <w:ins w:id="246" w:author="Daniel Laughlin" w:date="2022-03-25T11:42:00Z">
        <w:r>
          <w:rPr>
            <w:rFonts w:ascii="Times New Roman" w:hAnsi="Times New Roman" w:cs="Times New Roman"/>
            <w:color w:val="000000" w:themeColor="text1"/>
          </w:rPr>
          <w:t>yet</w:t>
        </w:r>
      </w:ins>
      <w:ins w:id="247" w:author="Daniel Laughlin" w:date="2022-03-25T11:41:00Z">
        <w:r>
          <w:rPr>
            <w:rFonts w:ascii="Times New Roman" w:hAnsi="Times New Roman" w:cs="Times New Roman"/>
            <w:color w:val="000000" w:themeColor="text1"/>
          </w:rPr>
          <w:t xml:space="preserve"> modestly</w:t>
        </w:r>
      </w:ins>
      <w:ins w:id="248" w:author="Daniel Laughlin" w:date="2022-03-25T11:42:00Z">
        <w:r>
          <w:rPr>
            <w:rFonts w:ascii="Times New Roman" w:hAnsi="Times New Roman" w:cs="Times New Roman"/>
            <w:color w:val="000000" w:themeColor="text1"/>
          </w:rPr>
          <w:t>,</w:t>
        </w:r>
      </w:ins>
      <w:ins w:id="249" w:author="Daniel Laughlin" w:date="2022-03-25T11:41:00Z">
        <w:r>
          <w:rPr>
            <w:rFonts w:ascii="Times New Roman" w:hAnsi="Times New Roman" w:cs="Times New Roman"/>
            <w:color w:val="000000" w:themeColor="text1"/>
          </w:rPr>
          <w:t xml:space="preserve"> </w:t>
        </w:r>
      </w:ins>
      <w:r w:rsidR="005A17F3">
        <w:rPr>
          <w:rFonts w:ascii="Times New Roman" w:hAnsi="Times New Roman" w:cs="Times New Roman"/>
          <w:color w:val="000000" w:themeColor="text1"/>
        </w:rPr>
        <w:t>lowered the asymptotic population growth rate. The continuous state-only IPM (Table 2: IPM “OO”) predicted an asymptotic log(</w:t>
      </w:r>
      <w:r w:rsidR="005A17F3" w:rsidRPr="00A018BD">
        <w:rPr>
          <w:rFonts w:ascii="Times New Roman" w:eastAsia="HGSMinchoE" w:hAnsi="Times New Roman" w:cs="Times New Roman"/>
          <w:color w:val="000000" w:themeColor="text1"/>
        </w:rPr>
        <w:t>λ</w:t>
      </w:r>
      <w:r w:rsidR="005A17F3">
        <w:rPr>
          <w:rFonts w:ascii="Times New Roman" w:eastAsia="HGSMinchoE" w:hAnsi="Times New Roman" w:cs="Times New Roman"/>
          <w:color w:val="000000" w:themeColor="text1"/>
        </w:rPr>
        <w:t>) of 0.41</w:t>
      </w:r>
      <w:r w:rsidR="008F7CBB">
        <w:rPr>
          <w:rFonts w:ascii="Times New Roman" w:eastAsia="HGSMinchoE" w:hAnsi="Times New Roman" w:cs="Times New Roman"/>
          <w:color w:val="000000" w:themeColor="text1"/>
        </w:rPr>
        <w:t xml:space="preserve"> for all populations</w:t>
      </w:r>
      <w:r w:rsidR="005A17F3">
        <w:rPr>
          <w:rFonts w:ascii="Times New Roman" w:eastAsia="HGSMinchoE" w:hAnsi="Times New Roman" w:cs="Times New Roman"/>
          <w:color w:val="000000" w:themeColor="text1"/>
        </w:rPr>
        <w:t xml:space="preserve">, while </w:t>
      </w:r>
      <w:r w:rsidR="008F7CBB">
        <w:rPr>
          <w:rFonts w:ascii="Times New Roman" w:eastAsia="HGSMinchoE" w:hAnsi="Times New Roman" w:cs="Times New Roman"/>
          <w:color w:val="000000" w:themeColor="text1"/>
        </w:rPr>
        <w:t xml:space="preserve">the continuous + discrete state IPM </w:t>
      </w:r>
      <w:r w:rsidR="005559C4">
        <w:rPr>
          <w:rFonts w:ascii="Times New Roman" w:eastAsia="HGSMinchoE" w:hAnsi="Times New Roman" w:cs="Times New Roman"/>
          <w:color w:val="000000" w:themeColor="text1"/>
        </w:rPr>
        <w:t xml:space="preserve">(Table 2: IPM “A”) </w:t>
      </w:r>
      <w:r w:rsidR="008F7CBB">
        <w:rPr>
          <w:rFonts w:ascii="Times New Roman" w:eastAsia="HGSMinchoE" w:hAnsi="Times New Roman" w:cs="Times New Roman"/>
          <w:color w:val="000000" w:themeColor="text1"/>
        </w:rPr>
        <w:t xml:space="preserve">predicted </w:t>
      </w:r>
      <w:r w:rsidR="008F7CBB">
        <w:rPr>
          <w:rFonts w:ascii="Times New Roman" w:hAnsi="Times New Roman" w:cs="Times New Roman"/>
          <w:color w:val="000000" w:themeColor="text1"/>
        </w:rPr>
        <w:t>an asymptotic log(</w:t>
      </w:r>
      <w:r w:rsidR="008F7CBB" w:rsidRPr="00A018BD">
        <w:rPr>
          <w:rFonts w:ascii="Times New Roman" w:eastAsia="HGSMinchoE" w:hAnsi="Times New Roman" w:cs="Times New Roman"/>
          <w:color w:val="000000" w:themeColor="text1"/>
        </w:rPr>
        <w:t>λ</w:t>
      </w:r>
      <w:r w:rsidR="008F7CBB">
        <w:rPr>
          <w:rFonts w:ascii="Times New Roman" w:eastAsia="HGSMinchoE" w:hAnsi="Times New Roman" w:cs="Times New Roman"/>
          <w:color w:val="000000" w:themeColor="text1"/>
        </w:rPr>
        <w:t>) of 0.</w:t>
      </w:r>
      <w:r w:rsidR="005559C4">
        <w:rPr>
          <w:rFonts w:ascii="Times New Roman" w:eastAsia="HGSMinchoE" w:hAnsi="Times New Roman" w:cs="Times New Roman"/>
          <w:color w:val="000000" w:themeColor="text1"/>
        </w:rPr>
        <w:t xml:space="preserve">39. </w:t>
      </w:r>
      <w:commentRangeStart w:id="250"/>
      <w:r w:rsidR="005559C4">
        <w:rPr>
          <w:rFonts w:ascii="Times New Roman" w:eastAsia="HGSMinchoE" w:hAnsi="Times New Roman" w:cs="Times New Roman"/>
          <w:color w:val="000000" w:themeColor="text1"/>
        </w:rPr>
        <w:t>The 95% bootstrap confidence intervals for these asymptotic growth rates d</w:t>
      </w:r>
      <w:r w:rsidR="009573DE">
        <w:rPr>
          <w:rFonts w:ascii="Times New Roman" w:eastAsia="HGSMinchoE" w:hAnsi="Times New Roman" w:cs="Times New Roman"/>
          <w:color w:val="000000" w:themeColor="text1"/>
        </w:rPr>
        <w:t>id</w:t>
      </w:r>
      <w:r w:rsidR="005559C4">
        <w:rPr>
          <w:rFonts w:ascii="Times New Roman" w:eastAsia="HGSMinchoE" w:hAnsi="Times New Roman" w:cs="Times New Roman"/>
          <w:color w:val="000000" w:themeColor="text1"/>
        </w:rPr>
        <w:t xml:space="preserve"> not overlap</w:t>
      </w:r>
      <w:r w:rsidR="009573DE">
        <w:rPr>
          <w:rFonts w:ascii="Times New Roman" w:eastAsia="HGSMinchoE" w:hAnsi="Times New Roman" w:cs="Times New Roman"/>
          <w:color w:val="000000" w:themeColor="text1"/>
        </w:rPr>
        <w:t xml:space="preserve"> (Table 2).</w:t>
      </w:r>
      <w:commentRangeEnd w:id="250"/>
      <w:r w:rsidR="004367AB">
        <w:rPr>
          <w:rStyle w:val="CommentReference"/>
        </w:rPr>
        <w:commentReference w:id="250"/>
      </w:r>
      <w:r w:rsidR="009573DE">
        <w:rPr>
          <w:rFonts w:ascii="Times New Roman" w:eastAsia="HGSMinchoE" w:hAnsi="Times New Roman" w:cs="Times New Roman"/>
          <w:color w:val="000000" w:themeColor="text1"/>
        </w:rPr>
        <w:t xml:space="preserve"> All subsequent IPM results refer to models that included a discrete seedbank state.</w:t>
      </w:r>
    </w:p>
    <w:p w14:paraId="74AA282F" w14:textId="7F065944" w:rsidR="00156AEB" w:rsidRPr="00A018BD" w:rsidRDefault="004367AB" w:rsidP="000A24A5">
      <w:pPr>
        <w:spacing w:line="480" w:lineRule="auto"/>
        <w:rPr>
          <w:rFonts w:ascii="Times New Roman" w:hAnsi="Times New Roman" w:cs="Times New Roman"/>
          <w:color w:val="000000" w:themeColor="text1"/>
        </w:rPr>
      </w:pPr>
      <w:ins w:id="251" w:author="Daniel Laughlin" w:date="2022-03-25T11:40:00Z">
        <w:r>
          <w:rPr>
            <w:rFonts w:ascii="Times New Roman" w:eastAsia="HGSMinchoE" w:hAnsi="Times New Roman" w:cs="Times New Roman"/>
            <w:color w:val="000000" w:themeColor="text1"/>
          </w:rPr>
          <w:tab/>
        </w:r>
      </w:ins>
      <w:commentRangeStart w:id="252"/>
      <w:del w:id="253" w:author="Daniel Laughlin" w:date="2022-03-25T11:40:00Z">
        <w:r w:rsidR="009573DE" w:rsidDel="004367AB">
          <w:rPr>
            <w:rFonts w:ascii="Times New Roman" w:eastAsia="HGSMinchoE" w:hAnsi="Times New Roman" w:cs="Times New Roman"/>
            <w:color w:val="000000" w:themeColor="text1"/>
          </w:rPr>
          <w:delText xml:space="preserve"> </w:delText>
        </w:r>
      </w:del>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w:t>
      </w:r>
      <w:commentRangeEnd w:id="252"/>
      <w:r w:rsidR="00077A67">
        <w:rPr>
          <w:rStyle w:val="CommentReference"/>
        </w:rPr>
        <w:commentReference w:id="252"/>
      </w:r>
      <w:r w:rsidR="000A24A5">
        <w:rPr>
          <w:rFonts w:ascii="Times New Roman" w:hAnsi="Times New Roman" w:cs="Times New Roman"/>
          <w:color w:val="000000" w:themeColor="text1"/>
        </w:rPr>
        <w:t>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4367AB">
        <w:rPr>
          <w:rFonts w:ascii="Times New Roman" w:eastAsia="HGSMinchoE" w:hAnsi="Times New Roman" w:cs="Times New Roman"/>
          <w:color w:val="000000" w:themeColor="text1"/>
          <w:rPrChange w:id="254" w:author="Daniel Laughlin" w:date="2022-03-25T11:40:00Z">
            <w:rPr>
              <w:rFonts w:ascii="Times New Roman" w:eastAsia="HGSMinchoE" w:hAnsi="Times New Roman" w:cs="Times New Roman"/>
              <w:b/>
              <w:bCs/>
              <w:color w:val="000000" w:themeColor="text1"/>
            </w:rPr>
          </w:rPrChange>
        </w:rPr>
        <w:t>;</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767329">
        <w:rPr>
          <w:rFonts w:ascii="Times New Roman" w:eastAsia="HGSMinchoE" w:hAnsi="Times New Roman" w:cs="Times New Roman"/>
          <w:color w:val="000000" w:themeColor="text1"/>
        </w:rPr>
        <w:t xml:space="preserve">Including the effect of density dependence decreased the population growth rate from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9 to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5 when all subpopulations were considered together (Table </w:t>
      </w:r>
      <w:r w:rsidR="00E82E5A">
        <w:rPr>
          <w:rFonts w:ascii="Times New Roman" w:eastAsia="HGSMinchoE" w:hAnsi="Times New Roman" w:cs="Times New Roman"/>
          <w:color w:val="000000" w:themeColor="text1"/>
        </w:rPr>
        <w:t>2</w:t>
      </w:r>
      <w:r w:rsidR="00767329">
        <w:rPr>
          <w:rFonts w:ascii="Times New Roman" w:eastAsia="HGSMinchoE" w:hAnsi="Times New Roman" w:cs="Times New Roman"/>
          <w:color w:val="000000" w:themeColor="text1"/>
        </w:rPr>
        <w:t xml:space="preserve">: density-in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A</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 0.39, density-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B</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0.35). </w:t>
      </w:r>
      <w:r w:rsidR="00DD607D">
        <w:rPr>
          <w:rFonts w:ascii="Times New Roman" w:eastAsia="HGSMinchoE" w:hAnsi="Times New Roman" w:cs="Times New Roman"/>
          <w:color w:val="000000" w:themeColor="text1"/>
        </w:rPr>
        <w:t xml:space="preserve">However, when considering each subpopulation independently, incorporating density-dependence did not have a uniformly positive or negative impact of population growth rate (Table </w:t>
      </w:r>
      <w:r w:rsidR="00E82E5A">
        <w:rPr>
          <w:rFonts w:ascii="Times New Roman" w:eastAsia="HGSMinchoE" w:hAnsi="Times New Roman" w:cs="Times New Roman"/>
          <w:color w:val="000000" w:themeColor="text1"/>
        </w:rPr>
        <w:t>2</w:t>
      </w:r>
      <w:r w:rsidR="00DD607D">
        <w:rPr>
          <w:rFonts w:ascii="Times New Roman" w:eastAsia="HGSMinchoE" w:hAnsi="Times New Roman" w:cs="Times New Roman"/>
          <w:color w:val="000000" w:themeColor="text1"/>
        </w:rPr>
        <w:t xml:space="preserve">: density-in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C</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H</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 xml:space="preserve">, density-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I</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N</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C531A4">
        <w:rPr>
          <w:rFonts w:ascii="Times New Roman" w:eastAsia="HGSMinchoE" w:hAnsi="Times New Roman" w:cs="Times New Roman"/>
          <w:color w:val="000000" w:themeColor="text1"/>
        </w:rPr>
        <w:t xml:space="preserve"> For example, </w:t>
      </w:r>
      <w:r w:rsidR="00073815">
        <w:rPr>
          <w:rFonts w:ascii="Times New Roman" w:eastAsia="HGSMinchoE" w:hAnsi="Times New Roman" w:cs="Times New Roman"/>
          <w:color w:val="000000" w:themeColor="text1"/>
        </w:rPr>
        <w:t xml:space="preserve">including density-dependence increased the growth rate of the Unnamed creek subpopulation from 0.24 to 0.34, but decreased the growth rate of the Meadow subpopulation from 0.31 to -0.28.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4B6FDC77"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lastRenderedPageBreak/>
        <w:tab/>
      </w:r>
      <w:r w:rsidR="00B6794B" w:rsidRPr="00A018BD">
        <w:rPr>
          <w:rFonts w:ascii="Times New Roman" w:hAnsi="Times New Roman" w:cs="Times New Roman"/>
          <w:color w:val="000000" w:themeColor="text1"/>
        </w:rPr>
        <w:t xml:space="preserve">A density-independent, discretized IPM kernel (made using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 xml:space="preserve">lifecycle when all populations and transitions are considered together (Fig. </w:t>
      </w:r>
      <w:r w:rsidR="008258F2">
        <w:rPr>
          <w:rFonts w:ascii="Times New Roman" w:hAnsi="Times New Roman" w:cs="Times New Roman"/>
          <w:color w:val="000000" w:themeColor="text1"/>
        </w:rPr>
        <w:t>3</w:t>
      </w:r>
      <w:r w:rsidR="00B6794B" w:rsidRPr="00A018BD">
        <w:rPr>
          <w:rFonts w:ascii="Times New Roman" w:hAnsi="Times New Roman" w:cs="Times New Roman"/>
          <w:color w:val="000000" w:themeColor="text1"/>
        </w:rPr>
        <w:t xml:space="preserve">: 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w:t>
      </w:r>
      <w:ins w:id="255" w:author="Daniel Laughlin" w:date="2022-03-25T11:49:00Z">
        <w:r w:rsidR="00077A67">
          <w:rPr>
            <w:rFonts w:ascii="Times New Roman" w:hAnsi="Times New Roman" w:cs="Times New Roman"/>
            <w:color w:val="000000" w:themeColor="text1"/>
          </w:rPr>
          <w:t>a</w:t>
        </w:r>
      </w:ins>
      <w:r w:rsidR="00A018BD" w:rsidRPr="00A018BD">
        <w:rPr>
          <w:rFonts w:ascii="Times New Roman" w:hAnsi="Times New Roman" w:cs="Times New Roman"/>
          <w:color w:val="000000" w:themeColor="text1"/>
        </w:rPr>
        <w:t xml:space="preserve"> </w:t>
      </w:r>
      <w:del w:id="256" w:author="Daniel Laughlin" w:date="2022-03-25T11:49:00Z">
        <w:r w:rsidR="00A018BD" w:rsidRPr="00A018BD" w:rsidDel="00077A67">
          <w:rPr>
            <w:rFonts w:ascii="Times New Roman" w:hAnsi="Times New Roman" w:cs="Times New Roman"/>
            <w:color w:val="000000" w:themeColor="text1"/>
          </w:rPr>
          <w:delText xml:space="preserve">high </w:delText>
        </w:r>
      </w:del>
      <w:ins w:id="257" w:author="Daniel Laughlin" w:date="2022-03-25T11:49:00Z">
        <w:r w:rsidR="00077A67">
          <w:rPr>
            <w:rFonts w:ascii="Times New Roman" w:hAnsi="Times New Roman" w:cs="Times New Roman"/>
            <w:color w:val="000000" w:themeColor="text1"/>
          </w:rPr>
          <w:t>large</w:t>
        </w:r>
        <w:r w:rsidR="00077A67" w:rsidRPr="00A018BD">
          <w:rPr>
            <w:rFonts w:ascii="Times New Roman" w:hAnsi="Times New Roman" w:cs="Times New Roman"/>
            <w:color w:val="000000" w:themeColor="text1"/>
          </w:rPr>
          <w:t xml:space="preserve"> </w:t>
        </w:r>
      </w:ins>
      <w:r w:rsidR="00A018BD" w:rsidRPr="00A018BD">
        <w:rPr>
          <w:rFonts w:ascii="Times New Roman" w:hAnsi="Times New Roman" w:cs="Times New Roman"/>
          <w:color w:val="000000" w:themeColor="text1"/>
        </w:rPr>
        <w:t xml:space="preserve">contribution of </w:t>
      </w:r>
      <w:ins w:id="258" w:author="Daniel Laughlin" w:date="2022-03-25T11:50:00Z">
        <w:r w:rsidR="00077A67">
          <w:rPr>
            <w:rFonts w:ascii="Times New Roman" w:hAnsi="Times New Roman" w:cs="Times New Roman"/>
            <w:color w:val="000000" w:themeColor="text1"/>
          </w:rPr>
          <w:t xml:space="preserve">seeds from </w:t>
        </w:r>
      </w:ins>
      <w:commentRangeStart w:id="259"/>
      <w:r w:rsidR="00A018BD" w:rsidRPr="00A018BD">
        <w:rPr>
          <w:rFonts w:ascii="Times New Roman" w:hAnsi="Times New Roman" w:cs="Times New Roman"/>
          <w:color w:val="000000" w:themeColor="text1"/>
        </w:rPr>
        <w:t xml:space="preserve">adult plants to the </w:t>
      </w:r>
      <w:del w:id="260" w:author="Daniel Laughlin" w:date="2022-03-25T11:50:00Z">
        <w:r w:rsidR="00A018BD" w:rsidRPr="00A018BD" w:rsidDel="00077A67">
          <w:rPr>
            <w:rFonts w:ascii="Times New Roman" w:hAnsi="Times New Roman" w:cs="Times New Roman"/>
            <w:color w:val="000000" w:themeColor="text1"/>
          </w:rPr>
          <w:delText xml:space="preserve">size of the </w:delText>
        </w:r>
      </w:del>
      <w:r w:rsidR="00A018BD" w:rsidRPr="00A018BD">
        <w:rPr>
          <w:rFonts w:ascii="Times New Roman" w:hAnsi="Times New Roman" w:cs="Times New Roman"/>
          <w:color w:val="000000" w:themeColor="text1"/>
        </w:rPr>
        <w:t xml:space="preserve">seedbank </w:t>
      </w:r>
      <w:commentRangeEnd w:id="259"/>
      <w:r w:rsidR="00077A67">
        <w:rPr>
          <w:rStyle w:val="CommentReference"/>
        </w:rPr>
        <w:commentReference w:id="259"/>
      </w:r>
      <w:r w:rsidR="00A018BD" w:rsidRPr="00A018BD">
        <w:rPr>
          <w:rFonts w:ascii="Times New Roman" w:hAnsi="Times New Roman" w:cs="Times New Roman"/>
          <w:color w:val="000000" w:themeColor="text1"/>
        </w:rPr>
        <w:t xml:space="preserve">in the next year. The rates at which seeds are produced by adult plants and stay in the seedbank have the most impact on population growth rate (Fig. </w:t>
      </w:r>
      <w:r w:rsidR="008258F2">
        <w:rPr>
          <w:rFonts w:ascii="Times New Roman" w:hAnsi="Times New Roman" w:cs="Times New Roman"/>
          <w:color w:val="000000" w:themeColor="text1"/>
        </w:rPr>
        <w:t>3</w:t>
      </w:r>
      <w:r w:rsidR="00A018BD" w:rsidRPr="00A018BD">
        <w:rPr>
          <w:rFonts w:ascii="Times New Roman" w:hAnsi="Times New Roman" w:cs="Times New Roman"/>
          <w:color w:val="000000" w:themeColor="text1"/>
        </w:rPr>
        <w:t xml:space="preserve">: 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4">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1DC64FAD" w14:textId="1D609A0C" w:rsidR="00D278F6" w:rsidDel="00DA0BEC" w:rsidRDefault="00D278F6" w:rsidP="00DA0BEC">
      <w:pPr>
        <w:rPr>
          <w:del w:id="261" w:author="Daniel Laughlin" w:date="2022-03-25T11:43:00Z"/>
          <w:rFonts w:ascii="Times New Roman" w:hAnsi="Times New Roman" w:cs="Times New Roman"/>
          <w:color w:val="000000" w:themeColor="text1"/>
        </w:rPr>
      </w:pPr>
      <w:r w:rsidRPr="00A018BD">
        <w:rPr>
          <w:rFonts w:ascii="Times New Roman" w:hAnsi="Times New Roman" w:cs="Times New Roman"/>
          <w:b/>
          <w:bCs/>
          <w:color w:val="000000" w:themeColor="text1"/>
        </w:rPr>
        <w:t xml:space="preserve">Figure </w:t>
      </w:r>
      <w:r w:rsidR="008258F2">
        <w:rPr>
          <w:rFonts w:ascii="Times New Roman" w:hAnsi="Times New Roman" w:cs="Times New Roman"/>
          <w:b/>
          <w:bCs/>
          <w:color w:val="000000" w:themeColor="text1"/>
        </w:rPr>
        <w:t>3</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w:t>
      </w:r>
      <w:ins w:id="262" w:author="Daniel Laughlin" w:date="2022-03-25T11:51:00Z">
        <w:r w:rsidR="00517ABF">
          <w:rPr>
            <w:rFonts w:ascii="Times New Roman" w:hAnsi="Times New Roman" w:cs="Times New Roman"/>
            <w:color w:val="000000" w:themeColor="text1"/>
          </w:rPr>
          <w:t xml:space="preserve"> kernels</w:t>
        </w:r>
      </w:ins>
      <w:r w:rsidR="00B37535" w:rsidRPr="00A018BD">
        <w:rPr>
          <w:rFonts w:ascii="Times New Roman" w:hAnsi="Times New Roman" w:cs="Times New Roman"/>
          <w:color w:val="000000" w:themeColor="text1"/>
        </w:rPr>
        <w:t>.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Pr="00A018BD">
        <w:rPr>
          <w:rFonts w:ascii="Times New Roman" w:hAnsi="Times New Roman" w:cs="Times New Roman"/>
          <w:color w:val="000000" w:themeColor="text1"/>
        </w:rPr>
        <w:t xml:space="preserve"> kernel for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29C264A0" w14:textId="4F30156B" w:rsidR="00DA0BEC" w:rsidRDefault="00DA0BEC" w:rsidP="00D278F6">
      <w:pPr>
        <w:rPr>
          <w:ins w:id="263" w:author="Daniel Laughlin" w:date="2022-03-25T11:43:00Z"/>
          <w:rFonts w:ascii="Times New Roman" w:hAnsi="Times New Roman" w:cs="Times New Roman"/>
          <w:color w:val="000000" w:themeColor="text1"/>
        </w:rPr>
      </w:pPr>
    </w:p>
    <w:p w14:paraId="02B2800B" w14:textId="77777777" w:rsidR="00DA0BEC" w:rsidRPr="00A018BD" w:rsidRDefault="00DA0BEC" w:rsidP="00D278F6">
      <w:pPr>
        <w:rPr>
          <w:ins w:id="264" w:author="Daniel Laughlin" w:date="2022-03-25T11:43:00Z"/>
          <w:rFonts w:ascii="Times New Roman" w:hAnsi="Times New Roman" w:cs="Times New Roman"/>
          <w:color w:val="000000" w:themeColor="text1"/>
        </w:rPr>
      </w:pPr>
    </w:p>
    <w:p w14:paraId="6DD3EF94" w14:textId="0736047B" w:rsidR="00DA0BEC" w:rsidRPr="00DA0BEC" w:rsidRDefault="00517ABF">
      <w:pPr>
        <w:rPr>
          <w:ins w:id="265" w:author="Daniel Laughlin" w:date="2022-03-25T11:43:00Z"/>
          <w:i/>
          <w:iCs/>
          <w:rPrChange w:id="266" w:author="Daniel Laughlin" w:date="2022-03-25T11:43:00Z">
            <w:rPr>
              <w:ins w:id="267" w:author="Daniel Laughlin" w:date="2022-03-25T11:43:00Z"/>
              <w:rFonts w:eastAsia="HGSMinchoE"/>
            </w:rPr>
          </w:rPrChange>
        </w:rPr>
        <w:pPrChange w:id="268" w:author="Daniel Laughlin" w:date="2022-03-25T11:43:00Z">
          <w:pPr>
            <w:pStyle w:val="NormalWeb"/>
            <w:spacing w:line="480" w:lineRule="auto"/>
            <w:ind w:firstLine="720"/>
          </w:pPr>
        </w:pPrChange>
      </w:pPr>
      <w:ins w:id="269" w:author="Daniel Laughlin" w:date="2022-03-25T11:53:00Z">
        <w:r>
          <w:rPr>
            <w:rFonts w:ascii="Times New Roman" w:hAnsi="Times New Roman" w:cs="Times New Roman"/>
            <w:i/>
            <w:iCs/>
          </w:rPr>
          <w:lastRenderedPageBreak/>
          <w:t xml:space="preserve">Objective 2: </w:t>
        </w:r>
      </w:ins>
      <w:r w:rsidR="004F1F0D" w:rsidRPr="00DA0BEC">
        <w:rPr>
          <w:rFonts w:ascii="Times New Roman" w:hAnsi="Times New Roman" w:cs="Times New Roman"/>
          <w:i/>
          <w:iCs/>
          <w:rPrChange w:id="270" w:author="Daniel Laughlin" w:date="2022-03-25T11:43:00Z">
            <w:rPr>
              <w:rFonts w:eastAsia="HGSMinchoE"/>
            </w:rPr>
          </w:rPrChange>
        </w:rPr>
        <w:t>Evaluating Persistence Mechanisms</w:t>
      </w:r>
    </w:p>
    <w:p w14:paraId="7B4A00B4" w14:textId="70738B25" w:rsidR="00FC2744" w:rsidRPr="00B431C8" w:rsidRDefault="004F1F0D" w:rsidP="00B431C8">
      <w:pPr>
        <w:pStyle w:val="NormalWeb"/>
        <w:spacing w:line="480" w:lineRule="auto"/>
        <w:ind w:firstLine="720"/>
        <w:rPr>
          <w:rFonts w:eastAsia="HGSMinchoE"/>
          <w:color w:val="000000" w:themeColor="text1"/>
        </w:rPr>
      </w:pPr>
      <w:del w:id="271" w:author="Daniel Laughlin" w:date="2022-03-25T11:43:00Z">
        <w:r w:rsidRPr="00DA0BEC" w:rsidDel="00DA0BEC">
          <w:rPr>
            <w:rFonts w:eastAsia="HGSMinchoE"/>
            <w:i/>
            <w:iCs/>
            <w:color w:val="000000" w:themeColor="text1"/>
          </w:rPr>
          <w:delText xml:space="preserve">: </w:delText>
        </w:r>
      </w:del>
      <w:r w:rsidRPr="00DA0BEC">
        <w:rPr>
          <w:rFonts w:eastAsia="HGSMinchoE"/>
          <w:i/>
          <w:iCs/>
          <w:color w:val="000000" w:themeColor="text1"/>
        </w:rPr>
        <w:t>Negative Density Dependence</w:t>
      </w:r>
      <w:r w:rsidR="00C378AF" w:rsidRPr="00DA0BEC">
        <w:rPr>
          <w:rFonts w:eastAsia="HGSMinchoE"/>
          <w:color w:val="000000" w:themeColor="text1"/>
        </w:rPr>
        <w:t xml:space="preserve">: </w:t>
      </w:r>
      <w:commentRangeStart w:id="272"/>
      <w:r w:rsidR="005548B3" w:rsidRPr="00DA0BEC">
        <w:rPr>
          <w:rFonts w:eastAsia="HGSMinchoE"/>
          <w:color w:val="000000" w:themeColor="text1"/>
        </w:rPr>
        <w:t xml:space="preserve">AIC comparison </w:t>
      </w:r>
      <w:commentRangeEnd w:id="272"/>
      <w:r w:rsidR="006222FC">
        <w:rPr>
          <w:rStyle w:val="CommentReference"/>
          <w:rFonts w:asciiTheme="minorHAnsi" w:eastAsiaTheme="minorHAnsi" w:hAnsiTheme="minorHAnsi" w:cstheme="minorBidi"/>
        </w:rPr>
        <w:commentReference w:id="272"/>
      </w:r>
      <w:r w:rsidR="005548B3" w:rsidRPr="00DA0BEC">
        <w:rPr>
          <w:rFonts w:eastAsia="HGSMinchoE"/>
          <w:color w:val="000000" w:themeColor="text1"/>
        </w:rPr>
        <w:t xml:space="preserve">of </w:t>
      </w:r>
      <w:commentRangeStart w:id="273"/>
      <w:r w:rsidRPr="00DA0BEC">
        <w:rPr>
          <w:rFonts w:eastAsia="HGSMinchoE"/>
          <w:color w:val="000000" w:themeColor="text1"/>
        </w:rPr>
        <w:t>continuous vital rate</w:t>
      </w:r>
      <w:r w:rsidR="005548B3" w:rsidRPr="00DA0BEC">
        <w:rPr>
          <w:rFonts w:eastAsia="HGSMinchoE"/>
          <w:color w:val="000000" w:themeColor="text1"/>
        </w:rPr>
        <w:t xml:space="preserve"> models</w:t>
      </w:r>
      <w:r w:rsidRPr="00DA0BEC">
        <w:rPr>
          <w:rFonts w:eastAsia="HGSMinchoE"/>
          <w:color w:val="000000" w:themeColor="text1"/>
        </w:rPr>
        <w:t xml:space="preserve"> </w:t>
      </w:r>
      <w:r w:rsidR="005548B3" w:rsidRPr="00DA0BEC">
        <w:rPr>
          <w:rFonts w:eastAsia="HGSMinchoE"/>
          <w:color w:val="000000" w:themeColor="text1"/>
        </w:rPr>
        <w:t>indicate that</w:t>
      </w:r>
      <w:r w:rsidR="00903A87" w:rsidRPr="00DA0BEC">
        <w:rPr>
          <w:rFonts w:eastAsia="HGSMinchoE"/>
          <w:color w:val="000000" w:themeColor="text1"/>
        </w:rPr>
        <w:t xml:space="preserve"> density-dependent models are</w:t>
      </w:r>
      <w:r w:rsidR="00903A87" w:rsidRPr="00A018BD">
        <w:rPr>
          <w:rFonts w:eastAsia="HGSMinchoE"/>
          <w:color w:val="000000" w:themeColor="text1"/>
        </w:rPr>
        <w:t xml:space="preserve"> better predictors of </w:t>
      </w:r>
      <w:del w:id="274" w:author="Daniel Laughlin" w:date="2022-03-25T11:56:00Z">
        <w:r w:rsidR="00903A87" w:rsidRPr="00A018BD" w:rsidDel="005E17DF">
          <w:rPr>
            <w:rFonts w:eastAsia="HGSMinchoE"/>
            <w:color w:val="000000" w:themeColor="text1"/>
          </w:rPr>
          <w:delText xml:space="preserve">most </w:delText>
        </w:r>
      </w:del>
      <w:ins w:id="275" w:author="Daniel Laughlin" w:date="2022-03-25T11:56:00Z">
        <w:r w:rsidR="005E17DF">
          <w:rPr>
            <w:rFonts w:eastAsia="HGSMinchoE"/>
            <w:color w:val="000000" w:themeColor="text1"/>
          </w:rPr>
          <w:t>the majority of</w:t>
        </w:r>
        <w:r w:rsidR="005E17DF" w:rsidRPr="00A018BD">
          <w:rPr>
            <w:rFonts w:eastAsia="HGSMinchoE"/>
            <w:color w:val="000000" w:themeColor="text1"/>
          </w:rPr>
          <w:t xml:space="preserve"> </w:t>
        </w:r>
      </w:ins>
      <w:r w:rsidR="00903A87" w:rsidRPr="00A018BD">
        <w:rPr>
          <w:rFonts w:eastAsia="HGSMinchoE"/>
          <w:color w:val="000000" w:themeColor="text1"/>
        </w:rPr>
        <w:t>vital rates than density-independent models in most subpopulations</w:t>
      </w:r>
      <w:commentRangeEnd w:id="273"/>
      <w:r w:rsidR="000F45D6">
        <w:rPr>
          <w:rStyle w:val="CommentReference"/>
          <w:rFonts w:asciiTheme="minorHAnsi" w:eastAsiaTheme="minorHAnsi" w:hAnsiTheme="minorHAnsi" w:cstheme="minorBidi"/>
        </w:rPr>
        <w:commentReference w:id="273"/>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3D5B92">
        <w:rPr>
          <w:rFonts w:eastAsia="HGSMinchoE"/>
          <w:color w:val="000000" w:themeColor="text1"/>
        </w:rPr>
        <w:t>Just as including density-dependence affected vital rate models differently for each subpopulation, i</w:t>
      </w:r>
      <w:r w:rsidR="00FC2744">
        <w:rPr>
          <w:rFonts w:eastAsia="HGSMinchoE"/>
          <w:color w:val="000000" w:themeColor="text1"/>
        </w:rPr>
        <w:t>ncluding density</w:t>
      </w:r>
      <w:r w:rsidR="003D5B92">
        <w:rPr>
          <w:rFonts w:eastAsia="HGSMinchoE"/>
          <w:color w:val="000000" w:themeColor="text1"/>
        </w:rPr>
        <w:t>-</w:t>
      </w:r>
      <w:r w:rsidR="00FC2744">
        <w:rPr>
          <w:rFonts w:eastAsia="HGSMinchoE"/>
          <w:color w:val="000000" w:themeColor="text1"/>
        </w:rPr>
        <w:t xml:space="preserve">dependence had a different effect on population growth </w:t>
      </w:r>
      <w:r w:rsidR="003D5B92">
        <w:rPr>
          <w:rFonts w:eastAsia="HGSMinchoE"/>
          <w:color w:val="000000" w:themeColor="text1"/>
        </w:rPr>
        <w:t xml:space="preserve">rate </w:t>
      </w:r>
      <w:r w:rsidR="00FC2744">
        <w:rPr>
          <w:rFonts w:eastAsia="HGSMinchoE"/>
          <w:color w:val="000000" w:themeColor="text1"/>
        </w:rPr>
        <w:t xml:space="preserve">for each subpopulation (Table </w:t>
      </w:r>
      <w:r w:rsidR="00E82E5A">
        <w:rPr>
          <w:rFonts w:eastAsia="HGSMinchoE"/>
          <w:color w:val="000000" w:themeColor="text1"/>
        </w:rPr>
        <w:t>2</w:t>
      </w:r>
      <w:r w:rsidR="00FC2744">
        <w:rPr>
          <w:rFonts w:eastAsia="HGSMinchoE"/>
          <w:color w:val="000000" w:themeColor="text1"/>
        </w:rPr>
        <w:t xml:space="preserve">: density-independent IPMs </w:t>
      </w:r>
      <w:r w:rsidR="003756BD">
        <w:rPr>
          <w:rFonts w:eastAsia="HGSMinchoE"/>
          <w:color w:val="000000" w:themeColor="text1"/>
        </w:rPr>
        <w:t>“</w:t>
      </w:r>
      <w:r w:rsidR="00FC2744">
        <w:rPr>
          <w:rFonts w:eastAsia="HGSMinchoE"/>
          <w:color w:val="000000" w:themeColor="text1"/>
        </w:rPr>
        <w:t>C</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H</w:t>
      </w:r>
      <w:r w:rsidR="003756BD">
        <w:rPr>
          <w:rFonts w:eastAsia="HGSMinchoE"/>
          <w:color w:val="000000" w:themeColor="text1"/>
        </w:rPr>
        <w:t>”</w:t>
      </w:r>
      <w:r w:rsidR="00FC2744">
        <w:rPr>
          <w:rFonts w:eastAsia="HGSMinchoE"/>
          <w:color w:val="000000" w:themeColor="text1"/>
        </w:rPr>
        <w:t xml:space="preserve">, density-dependent IPMs </w:t>
      </w:r>
      <w:r w:rsidR="003756BD">
        <w:rPr>
          <w:rFonts w:eastAsia="HGSMinchoE"/>
          <w:color w:val="000000" w:themeColor="text1"/>
        </w:rPr>
        <w:t>“</w:t>
      </w:r>
      <w:r w:rsidR="00FC2744">
        <w:rPr>
          <w:rFonts w:eastAsia="HGSMinchoE"/>
          <w:color w:val="000000" w:themeColor="text1"/>
        </w:rPr>
        <w:t>I</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N</w:t>
      </w:r>
      <w:r w:rsidR="003756BD">
        <w:rPr>
          <w:rFonts w:eastAsia="HGSMinchoE"/>
          <w:color w:val="000000" w:themeColor="text1"/>
        </w:rPr>
        <w:t>”</w:t>
      </w:r>
      <w:r w:rsidR="00FC2744">
        <w:rPr>
          <w:rFonts w:eastAsia="HGSMinchoE"/>
          <w:color w:val="000000" w:themeColor="text1"/>
        </w:rPr>
        <w:t>).</w:t>
      </w:r>
      <w:r w:rsidR="003D5B92">
        <w:rPr>
          <w:rFonts w:eastAsia="HGSMinchoE"/>
          <w:color w:val="000000" w:themeColor="text1"/>
        </w:rPr>
        <w:t xml:space="preserve"> </w:t>
      </w:r>
      <w:commentRangeStart w:id="276"/>
      <w:r w:rsidR="003D5B92">
        <w:rPr>
          <w:rFonts w:eastAsia="HGSMinchoE"/>
          <w:color w:val="000000" w:themeColor="text1"/>
        </w:rPr>
        <w:t>As the mean number of individuals in a subpopulation increased, the negative impact of including density dependence on population growth rate became more pronounced</w:t>
      </w:r>
      <w:r w:rsidR="00DF166D">
        <w:rPr>
          <w:rFonts w:eastAsia="HGSMinchoE"/>
          <w:color w:val="000000" w:themeColor="text1"/>
        </w:rPr>
        <w:t xml:space="preserve">, although this effect is not significant in a linear </w:t>
      </w:r>
      <w:r w:rsidR="00DF166D" w:rsidRPr="003A64CF">
        <w:rPr>
          <w:rFonts w:eastAsia="HGSMinchoE"/>
          <w:color w:val="000000" w:themeColor="text1"/>
        </w:rPr>
        <w:t>model (</w:t>
      </w:r>
      <w:r w:rsidR="003A64CF" w:rsidRPr="003A64CF">
        <w:rPr>
          <w:rFonts w:eastAsia="Hiragino Kaku Gothic ProN W3"/>
          <w:color w:val="000000" w:themeColor="text1"/>
        </w:rPr>
        <w:t>β</w:t>
      </w:r>
      <w:r w:rsidR="00DF166D" w:rsidRPr="003A64CF">
        <w:rPr>
          <w:rFonts w:eastAsia="HGSMinchoE"/>
          <w:color w:val="000000" w:themeColor="text1"/>
        </w:rPr>
        <w:t xml:space="preserve"> = -0.</w:t>
      </w:r>
      <w:r w:rsidR="00DF166D">
        <w:rPr>
          <w:rFonts w:eastAsia="HGSMinchoE"/>
          <w:color w:val="000000" w:themeColor="text1"/>
        </w:rPr>
        <w:t xml:space="preserve">0004, </w:t>
      </w:r>
      <w:r w:rsidR="00DF166D">
        <w:rPr>
          <w:rFonts w:eastAsia="HGSMinchoE"/>
          <w:i/>
          <w:iCs/>
          <w:color w:val="000000" w:themeColor="text1"/>
        </w:rPr>
        <w:t xml:space="preserve">P </w:t>
      </w:r>
      <w:r w:rsidR="00DF166D">
        <w:rPr>
          <w:rFonts w:eastAsia="HGSMinchoE"/>
          <w:color w:val="000000" w:themeColor="text1"/>
        </w:rPr>
        <w:t>= 0.17, df = 4)</w:t>
      </w:r>
      <w:ins w:id="277" w:author="Daniel Laughlin" w:date="2022-03-25T11:58:00Z">
        <w:r w:rsidR="005E17DF">
          <w:rPr>
            <w:rFonts w:eastAsia="HGSMinchoE"/>
            <w:color w:val="000000" w:themeColor="text1"/>
          </w:rPr>
          <w:t xml:space="preserve"> </w:t>
        </w:r>
      </w:ins>
      <w:r w:rsidR="003D5B92">
        <w:rPr>
          <w:rFonts w:eastAsia="HGSMinchoE"/>
          <w:color w:val="000000" w:themeColor="text1"/>
        </w:rPr>
        <w:t>(</w:t>
      </w:r>
      <w:commentRangeStart w:id="278"/>
      <w:r w:rsidR="003D5B92">
        <w:rPr>
          <w:rFonts w:eastAsia="HGSMinchoE"/>
          <w:color w:val="000000" w:themeColor="text1"/>
        </w:rPr>
        <w:t xml:space="preserve">Fig. </w:t>
      </w:r>
      <w:r w:rsidR="008258F2">
        <w:rPr>
          <w:rFonts w:eastAsia="HGSMinchoE"/>
          <w:color w:val="000000" w:themeColor="text1"/>
        </w:rPr>
        <w:t>4</w:t>
      </w:r>
      <w:commentRangeEnd w:id="278"/>
      <w:r w:rsidR="005D14A5">
        <w:rPr>
          <w:rStyle w:val="CommentReference"/>
          <w:rFonts w:asciiTheme="minorHAnsi" w:eastAsiaTheme="minorHAnsi" w:hAnsiTheme="minorHAnsi" w:cstheme="minorBidi"/>
        </w:rPr>
        <w:commentReference w:id="278"/>
      </w:r>
      <w:r w:rsidR="003D5B92">
        <w:rPr>
          <w:rFonts w:eastAsia="HGSMinchoE"/>
          <w:color w:val="000000" w:themeColor="text1"/>
        </w:rPr>
        <w:t>)</w:t>
      </w:r>
      <w:r w:rsidR="00DF166D">
        <w:rPr>
          <w:rFonts w:eastAsia="HGSMinchoE"/>
          <w:color w:val="000000" w:themeColor="text1"/>
        </w:rPr>
        <w:t>.</w:t>
      </w:r>
      <w:commentRangeEnd w:id="276"/>
      <w:r w:rsidR="005E17DF">
        <w:rPr>
          <w:rStyle w:val="CommentReference"/>
          <w:rFonts w:asciiTheme="minorHAnsi" w:eastAsiaTheme="minorHAnsi" w:hAnsiTheme="minorHAnsi" w:cstheme="minorBidi"/>
        </w:rPr>
        <w:commentReference w:id="276"/>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74DF1D26" w14:textId="77777777" w:rsidR="003A64CF" w:rsidRDefault="003A64CF" w:rsidP="003A64CF">
      <w:pPr>
        <w:pStyle w:val="NormalWeb"/>
        <w:rPr>
          <w:rFonts w:eastAsia="HGSMinchoE"/>
          <w:b/>
          <w:bCs/>
          <w:color w:val="000000" w:themeColor="text1"/>
        </w:rPr>
      </w:pPr>
      <w:r>
        <w:rPr>
          <w:rFonts w:eastAsia="HGSMinchoE"/>
          <w:b/>
          <w:bCs/>
          <w:noProof/>
          <w:color w:val="000000" w:themeColor="text1"/>
        </w:rPr>
        <w:drawing>
          <wp:inline distT="0" distB="0" distL="0" distR="0" wp14:anchorId="5F08157C" wp14:editId="67BFB485">
            <wp:extent cx="3949831" cy="2584682"/>
            <wp:effectExtent l="0" t="0" r="0" b="635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63188" cy="2593423"/>
                    </a:xfrm>
                    <a:prstGeom prst="rect">
                      <a:avLst/>
                    </a:prstGeom>
                  </pic:spPr>
                </pic:pic>
              </a:graphicData>
            </a:graphic>
          </wp:inline>
        </w:drawing>
      </w:r>
    </w:p>
    <w:p w14:paraId="25F4C0D7" w14:textId="5DB5097C" w:rsidR="003D5B92" w:rsidRPr="003A64CF" w:rsidRDefault="003D5B92" w:rsidP="003A64CF">
      <w:pPr>
        <w:pStyle w:val="NormalWeb"/>
        <w:rPr>
          <w:rFonts w:eastAsia="HGSMinchoE"/>
          <w:color w:val="000000" w:themeColor="text1"/>
        </w:rPr>
      </w:pPr>
      <w:r>
        <w:rPr>
          <w:rFonts w:eastAsia="HGSMinchoE"/>
          <w:b/>
          <w:bCs/>
          <w:color w:val="000000" w:themeColor="text1"/>
        </w:rPr>
        <w:t xml:space="preserve">Figure </w:t>
      </w:r>
      <w:r w:rsidR="008258F2">
        <w:rPr>
          <w:rFonts w:eastAsia="HGSMinchoE"/>
          <w:b/>
          <w:bCs/>
          <w:color w:val="000000" w:themeColor="text1"/>
        </w:rPr>
        <w:t>4</w:t>
      </w:r>
      <w:r>
        <w:rPr>
          <w:rFonts w:eastAsia="HGSMinchoE"/>
          <w:color w:val="000000" w:themeColor="text1"/>
        </w:rPr>
        <w:t xml:space="preserve">. </w:t>
      </w:r>
      <w:commentRangeStart w:id="279"/>
      <w:r>
        <w:rPr>
          <w:rFonts w:eastAsia="HGSMinchoE"/>
          <w:color w:val="000000" w:themeColor="text1"/>
        </w:rPr>
        <w:t>The</w:t>
      </w:r>
      <w:commentRangeEnd w:id="279"/>
      <w:r w:rsidR="005E17DF">
        <w:rPr>
          <w:rStyle w:val="CommentReference"/>
          <w:rFonts w:asciiTheme="minorHAnsi" w:eastAsiaTheme="minorHAnsi" w:hAnsiTheme="minorHAnsi" w:cstheme="minorBidi"/>
        </w:rPr>
        <w:commentReference w:id="279"/>
      </w:r>
      <w:r>
        <w:rPr>
          <w:rFonts w:eastAsia="HGSMinchoE"/>
          <w:color w:val="000000" w:themeColor="text1"/>
        </w:rPr>
        <w:t xml:space="preserve"> difference between subpop</w:t>
      </w:r>
      <w:r w:rsidR="007909C1">
        <w:rPr>
          <w:rFonts w:eastAsia="HGSMinchoE"/>
          <w:color w:val="000000" w:themeColor="text1"/>
        </w:rPr>
        <w:t>ulation</w:t>
      </w:r>
      <w:r>
        <w:rPr>
          <w:rFonts w:eastAsia="HGSMinchoE"/>
          <w:color w:val="000000" w:themeColor="text1"/>
        </w:rPr>
        <w:t>-level</w:t>
      </w:r>
      <w:del w:id="280" w:author="Daniel Laughlin" w:date="2022-03-25T13:45:00Z">
        <w:r w:rsidR="007909C1" w:rsidDel="009E1326">
          <w:rPr>
            <w:rFonts w:eastAsia="HGSMinchoE"/>
            <w:color w:val="000000" w:themeColor="text1"/>
          </w:rPr>
          <w:delText>,</w:delText>
        </w:r>
      </w:del>
      <w:r w:rsidR="007909C1">
        <w:rPr>
          <w:rFonts w:eastAsia="HGSMinchoE"/>
          <w:color w:val="000000" w:themeColor="text1"/>
        </w:rPr>
        <w:t xml:space="preserve"> density-in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w:t>
      </w:r>
      <w:r w:rsidR="007909C1">
        <w:rPr>
          <w:rFonts w:eastAsia="HGSMinchoE"/>
          <w:color w:val="000000" w:themeColor="text1"/>
        </w:rPr>
        <w:t>a</w:t>
      </w:r>
      <w:r w:rsidR="00130684">
        <w:rPr>
          <w:rFonts w:eastAsia="HGSMinchoE"/>
          <w:color w:val="000000" w:themeColor="text1"/>
        </w:rPr>
        <w:t>n</w:t>
      </w:r>
      <w:r w:rsidR="007909C1">
        <w:rPr>
          <w:rFonts w:eastAsia="HGSMinchoE"/>
          <w:color w:val="000000" w:themeColor="text1"/>
        </w:rPr>
        <w:t>d density-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is more negative as mean </w:t>
      </w:r>
      <w:r w:rsidR="007909C1">
        <w:rPr>
          <w:rFonts w:eastAsia="HGSMinchoE"/>
          <w:color w:val="000000" w:themeColor="text1"/>
        </w:rPr>
        <w:t>subpopulation</w:t>
      </w:r>
      <w:r>
        <w:rPr>
          <w:rFonts w:eastAsia="HGSMinchoE"/>
          <w:color w:val="000000" w:themeColor="text1"/>
        </w:rPr>
        <w:t xml:space="preserve"> size increases</w:t>
      </w:r>
      <w:del w:id="281" w:author="Daniel Laughlin" w:date="2022-03-25T13:45:00Z">
        <w:r w:rsidR="007909C1" w:rsidDel="009E1326">
          <w:rPr>
            <w:rFonts w:eastAsia="HGSMinchoE"/>
            <w:color w:val="000000" w:themeColor="text1"/>
          </w:rPr>
          <w:delText>.</w:delText>
        </w:r>
        <w:r w:rsidR="003A64CF" w:rsidDel="009E1326">
          <w:rPr>
            <w:rFonts w:eastAsia="HGSMinchoE"/>
            <w:color w:val="000000" w:themeColor="text1"/>
          </w:rPr>
          <w:delText xml:space="preserve"> There is an insignificant negative effect of population size on the difference in log(</w:delText>
        </w:r>
        <w:r w:rsidR="003A64CF" w:rsidRPr="00A018BD" w:rsidDel="009E1326">
          <w:rPr>
            <w:rFonts w:eastAsia="HGSMinchoE"/>
            <w:color w:val="000000" w:themeColor="text1"/>
          </w:rPr>
          <w:delText>λ</w:delText>
        </w:r>
        <w:r w:rsidR="003A64CF" w:rsidDel="009E1326">
          <w:rPr>
            <w:rFonts w:eastAsia="HGSMinchoE"/>
            <w:color w:val="000000" w:themeColor="text1"/>
          </w:rPr>
          <w:delText>)</w:delText>
        </w:r>
      </w:del>
      <w:r w:rsidR="003A64CF">
        <w:rPr>
          <w:rFonts w:eastAsia="HGSMinchoE"/>
          <w:color w:val="000000" w:themeColor="text1"/>
        </w:rPr>
        <w:t xml:space="preserve"> </w:t>
      </w:r>
      <w:r w:rsidR="003A64CF" w:rsidRPr="003A64CF">
        <w:rPr>
          <w:rFonts w:eastAsia="HGSMinchoE"/>
          <w:color w:val="000000" w:themeColor="text1"/>
        </w:rPr>
        <w:t>(</w:t>
      </w:r>
      <w:r w:rsidR="003A64CF" w:rsidRPr="003A64CF">
        <w:rPr>
          <w:rFonts w:eastAsia="Hiragino Kaku Gothic ProN W3"/>
          <w:color w:val="000000" w:themeColor="text1"/>
        </w:rPr>
        <w:t>β</w:t>
      </w:r>
      <w:r w:rsidR="003A64CF" w:rsidRPr="003A64CF">
        <w:rPr>
          <w:rFonts w:eastAsia="HGSMinchoE"/>
          <w:color w:val="000000" w:themeColor="text1"/>
        </w:rPr>
        <w:t xml:space="preserve"> = -0.</w:t>
      </w:r>
      <w:r w:rsidR="003A64CF">
        <w:rPr>
          <w:rFonts w:eastAsia="HGSMinchoE"/>
          <w:color w:val="000000" w:themeColor="text1"/>
        </w:rPr>
        <w:t xml:space="preserve">0004, </w:t>
      </w:r>
      <w:r w:rsidR="003A64CF">
        <w:rPr>
          <w:rFonts w:eastAsia="HGSMinchoE"/>
          <w:i/>
          <w:iCs/>
          <w:color w:val="000000" w:themeColor="text1"/>
        </w:rPr>
        <w:t xml:space="preserve">P </w:t>
      </w:r>
      <w:r w:rsidR="003A64CF">
        <w:rPr>
          <w:rFonts w:eastAsia="HGSMinchoE"/>
          <w:color w:val="000000" w:themeColor="text1"/>
        </w:rPr>
        <w:t>= 0.17, df = 4).</w:t>
      </w:r>
    </w:p>
    <w:p w14:paraId="760B72DB" w14:textId="53F232CF" w:rsidR="00ED5F4D" w:rsidRPr="00A018BD" w:rsidRDefault="009856EB" w:rsidP="00B431C8">
      <w:pPr>
        <w:pStyle w:val="NormalWeb"/>
        <w:spacing w:line="480" w:lineRule="auto"/>
        <w:ind w:firstLine="720"/>
        <w:rPr>
          <w:rFonts w:eastAsia="HGSMinchoE"/>
          <w:i/>
          <w:iCs/>
          <w:color w:val="000000" w:themeColor="text1"/>
        </w:rPr>
      </w:pPr>
      <w:del w:id="282" w:author="Daniel Laughlin" w:date="2022-03-25T11:43:00Z">
        <w:r w:rsidRPr="00A018BD" w:rsidDel="00DA0BEC">
          <w:rPr>
            <w:rFonts w:eastAsia="HGSMinchoE"/>
            <w:i/>
            <w:iCs/>
            <w:color w:val="000000" w:themeColor="text1"/>
          </w:rPr>
          <w:delText xml:space="preserve">Evaluating Persistence Mechanisms: </w:delText>
        </w:r>
      </w:del>
      <w:r w:rsidRPr="00A018BD">
        <w:rPr>
          <w:rFonts w:eastAsia="HGSMinchoE"/>
          <w:i/>
          <w:iCs/>
          <w:color w:val="000000" w:themeColor="text1"/>
        </w:rPr>
        <w:t>Demographic Compensation</w:t>
      </w:r>
      <w:r w:rsidR="00C378AF" w:rsidRPr="00A018BD">
        <w:rPr>
          <w:rFonts w:eastAsia="HGSMinchoE"/>
          <w:i/>
          <w:iCs/>
          <w:color w:val="000000" w:themeColor="text1"/>
        </w:rPr>
        <w:t xml:space="preserve">: </w:t>
      </w:r>
      <w:commentRangeStart w:id="283"/>
      <w:r w:rsidR="004D26B3" w:rsidRPr="00A018BD">
        <w:rPr>
          <w:rFonts w:eastAsia="HGSMinchoE"/>
          <w:color w:val="000000" w:themeColor="text1"/>
        </w:rPr>
        <w:t xml:space="preserve">Our analyses </w:t>
      </w:r>
      <w:r w:rsidR="00ED5F4D" w:rsidRPr="00A018BD">
        <w:rPr>
          <w:rFonts w:eastAsia="HGSMinchoE"/>
          <w:color w:val="000000" w:themeColor="text1"/>
        </w:rPr>
        <w:t>did not identify 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t>
      </w:r>
      <w:commentRangeEnd w:id="283"/>
      <w:r w:rsidR="009E3F0F">
        <w:rPr>
          <w:rStyle w:val="CommentReference"/>
          <w:rFonts w:asciiTheme="minorHAnsi" w:eastAsiaTheme="minorHAnsi" w:hAnsiTheme="minorHAnsi" w:cstheme="minorBidi"/>
        </w:rPr>
        <w:commentReference w:id="283"/>
      </w:r>
      <w:r w:rsidR="00ED5F4D" w:rsidRPr="00A018BD">
        <w:rPr>
          <w:rFonts w:eastAsia="HGSMinchoE"/>
          <w:color w:val="000000" w:themeColor="text1"/>
        </w:rPr>
        <w:t xml:space="preserve">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commentRangeStart w:id="284"/>
      <w:r w:rsidR="007A7999" w:rsidRPr="00A018BD">
        <w:rPr>
          <w:rFonts w:eastAsia="HGSMinchoE"/>
          <w:color w:val="000000" w:themeColor="text1"/>
        </w:rPr>
        <w:t xml:space="preserve">10,000 </w:t>
      </w:r>
      <w:commentRangeEnd w:id="284"/>
      <w:r w:rsidR="009E3F0F">
        <w:rPr>
          <w:rStyle w:val="CommentReference"/>
          <w:rFonts w:asciiTheme="minorHAnsi" w:eastAsiaTheme="minorHAnsi" w:hAnsiTheme="minorHAnsi" w:cstheme="minorBidi"/>
        </w:rPr>
        <w:commentReference w:id="284"/>
      </w:r>
      <w:r w:rsidR="00997922" w:rsidRPr="00A018BD">
        <w:rPr>
          <w:rFonts w:eastAsia="HGSMinchoE"/>
          <w:color w:val="000000" w:themeColor="text1"/>
        </w:rPr>
        <w:t xml:space="preserve">correlations of randomly assigned </w:t>
      </w:r>
      <w:r w:rsidR="00997922" w:rsidRPr="00A018BD">
        <w:rPr>
          <w:rFonts w:eastAsia="HGSMinchoE"/>
          <w:color w:val="000000" w:themeColor="text1"/>
        </w:rPr>
        <w:lastRenderedPageBreak/>
        <w:t xml:space="preserve">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w:t>
      </w:r>
      <w:del w:id="285" w:author="Daniel Laughlin" w:date="2022-03-25T12:03:00Z">
        <w:r w:rsidR="005601CB" w:rsidRPr="00A018BD" w:rsidDel="009E3F0F">
          <w:rPr>
            <w:rFonts w:eastAsia="HGSMinchoE"/>
            <w:color w:val="000000" w:themeColor="text1"/>
          </w:rPr>
          <w:delText xml:space="preserve">is </w:delText>
        </w:r>
      </w:del>
      <w:ins w:id="286" w:author="Daniel Laughlin" w:date="2022-03-25T12:03:00Z">
        <w:r w:rsidR="009E3F0F">
          <w:rPr>
            <w:rFonts w:eastAsia="HGSMinchoE"/>
            <w:color w:val="000000" w:themeColor="text1"/>
          </w:rPr>
          <w:t>wa</w:t>
        </w:r>
        <w:r w:rsidR="009E3F0F" w:rsidRPr="00A018BD">
          <w:rPr>
            <w:rFonts w:eastAsia="HGSMinchoE"/>
            <w:color w:val="000000" w:themeColor="text1"/>
          </w:rPr>
          <w:t xml:space="preserve">s </w:t>
        </w:r>
      </w:ins>
      <w:r w:rsidR="005601CB" w:rsidRPr="00A018BD">
        <w:rPr>
          <w:rFonts w:eastAsia="HGSMinchoE"/>
          <w:color w:val="000000" w:themeColor="text1"/>
        </w:rPr>
        <w:t xml:space="preserve">a </w:t>
      </w:r>
      <w:r w:rsidR="00AB079B" w:rsidRPr="00A018BD">
        <w:rPr>
          <w:rFonts w:eastAsia="HGSMinchoE"/>
          <w:color w:val="000000" w:themeColor="text1"/>
        </w:rPr>
        <w:t>49.8</w:t>
      </w:r>
      <w:del w:id="287" w:author="Daniel Laughlin" w:date="2022-03-25T12:03:00Z">
        <w:r w:rsidR="00AB079B" w:rsidRPr="00A018BD" w:rsidDel="009E3F0F">
          <w:rPr>
            <w:rFonts w:eastAsia="HGSMinchoE"/>
            <w:color w:val="000000" w:themeColor="text1"/>
          </w:rPr>
          <w:delText xml:space="preserve"> </w:delText>
        </w:r>
      </w:del>
      <w:r w:rsidR="005601CB" w:rsidRPr="00A018BD">
        <w:rPr>
          <w:rFonts w:eastAsia="HGSMinchoE"/>
          <w:color w:val="000000" w:themeColor="text1"/>
        </w:rPr>
        <w:t>%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w:t>
      </w:r>
      <w:ins w:id="288" w:author="Daniel Laughlin" w:date="2022-03-25T12:03:00Z">
        <w:r w:rsidR="009E3F0F">
          <w:rPr>
            <w:rFonts w:eastAsia="HGSMinchoE"/>
            <w:color w:val="000000" w:themeColor="text1"/>
          </w:rPr>
          <w:t>erature</w:t>
        </w:r>
      </w:ins>
      <w:r w:rsidR="005601CB" w:rsidRPr="00A018BD">
        <w:rPr>
          <w:rFonts w:eastAsia="HGSMinchoE"/>
          <w:color w:val="000000" w:themeColor="text1"/>
        </w:rPr>
        <w:t xml:space="preserve">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w:t>
      </w:r>
      <w:commentRangeStart w:id="289"/>
      <w:r w:rsidR="00AD5F1E" w:rsidRPr="00A018BD">
        <w:rPr>
          <w:rFonts w:eastAsia="HGSMinchoE"/>
          <w:color w:val="000000" w:themeColor="text1"/>
        </w:rPr>
        <w:t xml:space="preserve">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commentRangeEnd w:id="289"/>
      <w:r w:rsidR="009E3F0F">
        <w:rPr>
          <w:rStyle w:val="CommentReference"/>
          <w:rFonts w:asciiTheme="minorHAnsi" w:eastAsiaTheme="minorHAnsi" w:hAnsiTheme="minorHAnsi" w:cstheme="minorBidi"/>
        </w:rPr>
        <w:commentReference w:id="289"/>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3D199D2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ins w:id="290" w:author="Daniel Laughlin" w:date="2022-03-25T13:40:00Z">
              <w:r w:rsidR="001803B8">
                <w:rPr>
                  <w:rFonts w:eastAsia="HGSMinchoE"/>
                  <w:color w:val="000000" w:themeColor="text1"/>
                </w:rPr>
                <w:t>(</w:t>
              </w:r>
            </w:ins>
            <w:r w:rsidRPr="00A018BD">
              <w:rPr>
                <w:rFonts w:eastAsia="HGSMinchoE"/>
                <w:color w:val="000000" w:themeColor="text1"/>
                <w:sz w:val="20"/>
                <w:szCs w:val="20"/>
              </w:rPr>
              <w:t>0</w:t>
            </w:r>
            <w:ins w:id="291" w:author="Daniel Laughlin" w:date="2022-03-25T13:40:00Z">
              <w:r w:rsidR="001803B8">
                <w:rPr>
                  <w:rFonts w:eastAsia="HGSMinchoE"/>
                  <w:color w:val="000000" w:themeColor="text1"/>
                  <w:sz w:val="20"/>
                  <w:szCs w:val="20"/>
                </w:rPr>
                <w:t>)</w:t>
              </w:r>
            </w:ins>
          </w:p>
        </w:tc>
        <w:tc>
          <w:tcPr>
            <w:tcW w:w="1030" w:type="dxa"/>
          </w:tcPr>
          <w:p w14:paraId="72F41307" w14:textId="32E5AA2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Pr="00A018BD">
              <w:rPr>
                <w:rFonts w:eastAsia="HGSMinchoE"/>
                <w:color w:val="000000" w:themeColor="text1"/>
                <w:sz w:val="20"/>
                <w:szCs w:val="20"/>
              </w:rPr>
              <w:t>0.413</w:t>
            </w:r>
          </w:p>
        </w:tc>
        <w:tc>
          <w:tcPr>
            <w:tcW w:w="976" w:type="dxa"/>
          </w:tcPr>
          <w:p w14:paraId="188AEBF5" w14:textId="5C5F98A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Pr="00A018BD">
              <w:rPr>
                <w:rFonts w:eastAsia="HGSMinchoE"/>
                <w:color w:val="000000" w:themeColor="text1"/>
                <w:sz w:val="20"/>
                <w:szCs w:val="20"/>
              </w:rPr>
              <w:t>0.773</w:t>
            </w:r>
          </w:p>
        </w:tc>
        <w:tc>
          <w:tcPr>
            <w:tcW w:w="926" w:type="dxa"/>
          </w:tcPr>
          <w:p w14:paraId="248AC596" w14:textId="4AAD546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Pr="00A018BD">
              <w:rPr>
                <w:rFonts w:eastAsia="HGSMinchoE"/>
                <w:color w:val="000000" w:themeColor="text1"/>
                <w:sz w:val="20"/>
                <w:szCs w:val="20"/>
              </w:rPr>
              <w:t>0.891</w:t>
            </w:r>
          </w:p>
        </w:tc>
        <w:tc>
          <w:tcPr>
            <w:tcW w:w="950" w:type="dxa"/>
          </w:tcPr>
          <w:p w14:paraId="7ACACC14" w14:textId="22024B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Pr="00A018BD">
              <w:rPr>
                <w:rFonts w:eastAsia="HGSMinchoE"/>
                <w:color w:val="000000" w:themeColor="text1"/>
                <w:sz w:val="20"/>
                <w:szCs w:val="20"/>
              </w:rPr>
              <w:t>0.456</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54DEF84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976" w:type="dxa"/>
          </w:tcPr>
          <w:p w14:paraId="3510ED6E" w14:textId="551E8D6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Pr="00A018BD">
              <w:rPr>
                <w:rFonts w:eastAsia="HGSMinchoE"/>
                <w:color w:val="000000" w:themeColor="text1"/>
                <w:sz w:val="20"/>
                <w:szCs w:val="20"/>
              </w:rPr>
              <w:t>0.045</w:t>
            </w:r>
          </w:p>
        </w:tc>
        <w:tc>
          <w:tcPr>
            <w:tcW w:w="926" w:type="dxa"/>
          </w:tcPr>
          <w:p w14:paraId="657160DD" w14:textId="37CF6858"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Pr="00A018BD">
              <w:rPr>
                <w:rFonts w:eastAsia="HGSMinchoE"/>
                <w:color w:val="000000" w:themeColor="text1"/>
                <w:sz w:val="20"/>
                <w:szCs w:val="20"/>
              </w:rPr>
              <w:t>0.115</w:t>
            </w:r>
          </w:p>
        </w:tc>
        <w:tc>
          <w:tcPr>
            <w:tcW w:w="950" w:type="dxa"/>
          </w:tcPr>
          <w:p w14:paraId="499DD833" w14:textId="3DBC9E4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Pr="00A018BD">
              <w:rPr>
                <w:rFonts w:eastAsia="HGSMinchoE"/>
                <w:color w:val="000000" w:themeColor="text1"/>
                <w:sz w:val="20"/>
                <w:szCs w:val="20"/>
              </w:rPr>
              <w:t>0.568</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66BA2BC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926" w:type="dxa"/>
          </w:tcPr>
          <w:p w14:paraId="4DD24D6A" w14:textId="37102AE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Pr="00A018BD">
              <w:rPr>
                <w:rFonts w:eastAsia="HGSMinchoE"/>
                <w:color w:val="000000" w:themeColor="text1"/>
                <w:sz w:val="20"/>
                <w:szCs w:val="20"/>
              </w:rPr>
              <w:t>0.135</w:t>
            </w:r>
          </w:p>
        </w:tc>
        <w:tc>
          <w:tcPr>
            <w:tcW w:w="950" w:type="dxa"/>
          </w:tcPr>
          <w:p w14:paraId="17F0C529" w14:textId="4F05324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Pr="00A018BD">
              <w:rPr>
                <w:rFonts w:eastAsia="HGSMinchoE"/>
                <w:color w:val="000000" w:themeColor="text1"/>
                <w:sz w:val="20"/>
                <w:szCs w:val="20"/>
              </w:rPr>
              <w:t>0.863</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21A53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Pr="00A018BD">
              <w:rPr>
                <w:rFonts w:eastAsia="HGSMinchoE"/>
                <w:color w:val="000000" w:themeColor="text1"/>
                <w:sz w:val="20"/>
                <w:szCs w:val="20"/>
              </w:rPr>
              <w:t>0</w:t>
            </w:r>
          </w:p>
        </w:tc>
        <w:tc>
          <w:tcPr>
            <w:tcW w:w="950" w:type="dxa"/>
          </w:tcPr>
          <w:p w14:paraId="64110B7B" w14:textId="6D2BB0A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Pr="00A018BD">
              <w:rPr>
                <w:rFonts w:eastAsia="HGSMinchoE"/>
                <w:color w:val="000000" w:themeColor="text1"/>
                <w:sz w:val="20"/>
                <w:szCs w:val="20"/>
              </w:rPr>
              <w:t>0.204</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2528205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r>
    </w:tbl>
    <w:p w14:paraId="374AA859" w14:textId="5C8C55B2" w:rsidR="00A137D9" w:rsidRPr="00A018BD" w:rsidRDefault="00F777EB" w:rsidP="00B431C8">
      <w:pPr>
        <w:pStyle w:val="NormalWeb"/>
        <w:spacing w:line="480" w:lineRule="auto"/>
        <w:ind w:firstLine="720"/>
        <w:rPr>
          <w:rFonts w:eastAsia="HGSMinchoE"/>
          <w:i/>
          <w:iCs/>
          <w:color w:val="000000" w:themeColor="text1"/>
        </w:rPr>
      </w:pPr>
      <w:del w:id="292" w:author="Daniel Laughlin" w:date="2022-03-25T11:43:00Z">
        <w:r w:rsidRPr="00A018BD" w:rsidDel="00DA0BEC">
          <w:rPr>
            <w:rFonts w:eastAsia="HGSMinchoE"/>
            <w:i/>
            <w:iCs/>
            <w:color w:val="000000" w:themeColor="text1"/>
          </w:rPr>
          <w:delText xml:space="preserve">Evaluating Persistence Mechanisms: </w:delText>
        </w:r>
      </w:del>
      <w:r w:rsidRPr="00A018BD">
        <w:rPr>
          <w:rFonts w:eastAsia="HGSMinchoE"/>
          <w:i/>
          <w:iCs/>
          <w:color w:val="000000" w:themeColor="text1"/>
        </w:rPr>
        <w:t>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commentRangeStart w:id="293"/>
      <w:r w:rsidR="00A137D9" w:rsidRPr="00A018BD">
        <w:rPr>
          <w:rFonts w:eastAsia="HGSMinchoE"/>
          <w:color w:val="000000" w:themeColor="text1"/>
        </w:rPr>
        <w:t xml:space="preserve">We did not identify 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commentRangeEnd w:id="293"/>
      <w:r w:rsidR="009E3F0F">
        <w:rPr>
          <w:rStyle w:val="CommentReference"/>
          <w:rFonts w:asciiTheme="minorHAnsi" w:eastAsiaTheme="minorHAnsi" w:hAnsiTheme="minorHAnsi" w:cstheme="minorBidi"/>
        </w:rPr>
        <w:commentReference w:id="293"/>
      </w:r>
      <w:r w:rsidR="00DE04F1" w:rsidRPr="00A018BD">
        <w:rPr>
          <w:rFonts w:eastAsia="HGSMinchoE"/>
          <w:color w:val="000000" w:themeColor="text1"/>
        </w:rPr>
        <w:t xml:space="preserve">The coefficients of variation and elasticities of discrete vital rates and continuous vital rate parameters were </w:t>
      </w:r>
      <w:del w:id="294" w:author="Daniel Laughlin" w:date="2022-03-25T12:05:00Z">
        <w:r w:rsidR="00DE04F1" w:rsidRPr="00A018BD" w:rsidDel="009E3F0F">
          <w:rPr>
            <w:rFonts w:eastAsia="HGSMinchoE"/>
            <w:color w:val="000000" w:themeColor="text1"/>
          </w:rPr>
          <w:delText>positively correlated</w:delText>
        </w:r>
        <w:r w:rsidR="008C7968" w:rsidRPr="00A018BD" w:rsidDel="009E3F0F">
          <w:rPr>
            <w:rFonts w:eastAsia="HGSMinchoE"/>
            <w:color w:val="000000" w:themeColor="text1"/>
          </w:rPr>
          <w:delText>, albeit weakly</w:delText>
        </w:r>
      </w:del>
      <w:ins w:id="295" w:author="Daniel Laughlin" w:date="2022-03-25T12:05:00Z">
        <w:r w:rsidR="009E3F0F">
          <w:rPr>
            <w:rFonts w:eastAsia="HGSMinchoE"/>
            <w:color w:val="000000" w:themeColor="text1"/>
          </w:rPr>
          <w:t>uncorrelated</w:t>
        </w:r>
      </w:ins>
      <w:r w:rsidR="00DE04F1" w:rsidRPr="00A018BD">
        <w:rPr>
          <w:rFonts w:eastAsia="HGSMinchoE"/>
          <w:color w:val="000000" w:themeColor="text1"/>
        </w:rPr>
        <w:t xml:space="preserve"> (</w:t>
      </w:r>
      <w:r w:rsidR="00B2223F" w:rsidRPr="00A018BD">
        <w:rPr>
          <w:rFonts w:eastAsia="HGSMinchoE"/>
          <w:color w:val="000000" w:themeColor="text1"/>
        </w:rPr>
        <w:t>F</w:t>
      </w:r>
      <w:r w:rsidR="00DE04F1" w:rsidRPr="00A018BD">
        <w:rPr>
          <w:rFonts w:eastAsia="HGSMinchoE"/>
          <w:color w:val="000000" w:themeColor="text1"/>
        </w:rPr>
        <w:t xml:space="preserve">ig. </w:t>
      </w:r>
      <w:r w:rsidR="008258F2">
        <w:rPr>
          <w:rFonts w:eastAsia="HGSMinchoE"/>
          <w:color w:val="000000" w:themeColor="text1"/>
        </w:rPr>
        <w:t>5</w:t>
      </w:r>
      <w:r w:rsidR="00DE04F1" w:rsidRPr="00A018BD">
        <w:rPr>
          <w:rFonts w:eastAsia="HGSMinchoE"/>
          <w:color w:val="000000" w:themeColor="text1"/>
        </w:rPr>
        <w:t>, r = 0.</w:t>
      </w:r>
      <w:r w:rsidR="008C7968" w:rsidRPr="00A018BD">
        <w:rPr>
          <w:rFonts w:eastAsia="HGSMinchoE"/>
          <w:color w:val="000000" w:themeColor="text1"/>
        </w:rPr>
        <w:t>11</w:t>
      </w:r>
      <w:r w:rsidR="00DE04F1" w:rsidRPr="00A018BD">
        <w:rPr>
          <w:rFonts w:eastAsia="HGSMinchoE"/>
          <w:color w:val="000000" w:themeColor="text1"/>
        </w:rPr>
        <w:t xml:space="preserve">, </w:t>
      </w:r>
      <w:r w:rsidR="00DE04F1" w:rsidRPr="00A018BD">
        <w:rPr>
          <w:rFonts w:eastAsia="HGSMinchoE"/>
          <w:i/>
          <w:iCs/>
          <w:color w:val="000000" w:themeColor="text1"/>
        </w:rPr>
        <w:t>P</w:t>
      </w:r>
      <w:r w:rsidR="00DE04F1" w:rsidRPr="00A018BD">
        <w:rPr>
          <w:rFonts w:eastAsia="HGSMinchoE"/>
          <w:color w:val="000000" w:themeColor="text1"/>
        </w:rPr>
        <w:t>=0.</w:t>
      </w:r>
      <w:r w:rsidR="008C7968" w:rsidRPr="00A018BD">
        <w:rPr>
          <w:rFonts w:eastAsia="HGSMinchoE"/>
          <w:color w:val="000000" w:themeColor="text1"/>
        </w:rPr>
        <w:t>68</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more variable, which is the inverse of what is expected when vital rate buffering is taking place. </w:t>
      </w:r>
    </w:p>
    <w:p w14:paraId="4BD7F32C" w14:textId="6931DA36" w:rsidR="002138B0" w:rsidRPr="00A018BD" w:rsidRDefault="008C7968" w:rsidP="00A137D9">
      <w:pPr>
        <w:pStyle w:val="NormalWeb"/>
        <w:jc w:val="both"/>
        <w:rPr>
          <w:rFonts w:eastAsia="HGSMinchoE"/>
          <w:color w:val="000000" w:themeColor="text1"/>
        </w:rPr>
      </w:pPr>
      <w:r w:rsidRPr="00A018BD">
        <w:rPr>
          <w:rFonts w:eastAsia="HGSMinchoE"/>
          <w:noProof/>
          <w:color w:val="000000" w:themeColor="text1"/>
        </w:rPr>
        <w:lastRenderedPageBreak/>
        <w:drawing>
          <wp:inline distT="0" distB="0" distL="0" distR="0" wp14:anchorId="388D471F" wp14:editId="024BE5C5">
            <wp:extent cx="3291840" cy="29389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t="10719"/>
                    <a:stretch/>
                  </pic:blipFill>
                  <pic:spPr bwMode="auto">
                    <a:xfrm>
                      <a:off x="0" y="0"/>
                      <a:ext cx="3306028" cy="2951656"/>
                    </a:xfrm>
                    <a:prstGeom prst="rect">
                      <a:avLst/>
                    </a:prstGeom>
                    <a:ln>
                      <a:noFill/>
                    </a:ln>
                    <a:extLst>
                      <a:ext uri="{53640926-AAD7-44D8-BBD7-CCE9431645EC}">
                        <a14:shadowObscured xmlns:a14="http://schemas.microsoft.com/office/drawing/2010/main"/>
                      </a:ext>
                    </a:extLst>
                  </pic:spPr>
                </pic:pic>
              </a:graphicData>
            </a:graphic>
          </wp:inline>
        </w:drawing>
      </w:r>
    </w:p>
    <w:p w14:paraId="04A17FCC" w14:textId="676701B0" w:rsidR="002138B0" w:rsidRPr="00A018BD" w:rsidRDefault="002138B0" w:rsidP="00A137D9">
      <w:pPr>
        <w:pStyle w:val="NormalWeb"/>
        <w:jc w:val="both"/>
        <w:rPr>
          <w:rFonts w:eastAsia="HGSMinchoE"/>
          <w:color w:val="000000" w:themeColor="text1"/>
        </w:rPr>
      </w:pPr>
      <w:r w:rsidRPr="00A018BD">
        <w:rPr>
          <w:rFonts w:eastAsia="HGSMinchoE"/>
          <w:b/>
          <w:bCs/>
          <w:color w:val="000000" w:themeColor="text1"/>
        </w:rPr>
        <w:t xml:space="preserve">Figure </w:t>
      </w:r>
      <w:r w:rsidR="008258F2">
        <w:rPr>
          <w:rFonts w:eastAsia="HGSMinchoE"/>
          <w:b/>
          <w:bCs/>
          <w:color w:val="000000" w:themeColor="text1"/>
        </w:rPr>
        <w:t>5</w:t>
      </w:r>
      <w:r w:rsidRPr="00A018BD">
        <w:rPr>
          <w:rFonts w:eastAsia="HGSMinchoE"/>
          <w:color w:val="000000" w:themeColor="text1"/>
        </w:rPr>
        <w:t xml:space="preserve">. </w:t>
      </w:r>
      <w:commentRangeStart w:id="296"/>
      <w:r w:rsidRPr="00A018BD">
        <w:rPr>
          <w:rFonts w:eastAsia="HGSMinchoE"/>
          <w:color w:val="000000" w:themeColor="text1"/>
        </w:rPr>
        <w:t xml:space="preserve">The coefficient of variation </w:t>
      </w:r>
      <w:commentRangeEnd w:id="296"/>
      <w:r w:rsidR="006222FC">
        <w:rPr>
          <w:rStyle w:val="CommentReference"/>
          <w:rFonts w:asciiTheme="minorHAnsi" w:eastAsiaTheme="minorHAnsi" w:hAnsiTheme="minorHAnsi" w:cstheme="minorBidi"/>
        </w:rPr>
        <w:commentReference w:id="296"/>
      </w:r>
      <w:r w:rsidRPr="00A018BD">
        <w:rPr>
          <w:rFonts w:eastAsia="HGSMinchoE"/>
          <w:color w:val="000000" w:themeColor="text1"/>
        </w:rPr>
        <w:t xml:space="preserve">of each vital rate parameter </w:t>
      </w:r>
      <w:commentRangeStart w:id="297"/>
      <w:r w:rsidRPr="00A018BD">
        <w:rPr>
          <w:rFonts w:eastAsia="HGSMinchoE"/>
          <w:color w:val="000000" w:themeColor="text1"/>
        </w:rPr>
        <w:t xml:space="preserve">is positively correlated </w:t>
      </w:r>
      <w:commentRangeEnd w:id="297"/>
      <w:r w:rsidR="006222FC">
        <w:rPr>
          <w:rStyle w:val="CommentReference"/>
          <w:rFonts w:asciiTheme="minorHAnsi" w:eastAsiaTheme="minorHAnsi" w:hAnsiTheme="minorHAnsi" w:cstheme="minorBidi"/>
        </w:rPr>
        <w:commentReference w:id="297"/>
      </w:r>
      <w:r w:rsidRPr="00A018BD">
        <w:rPr>
          <w:rFonts w:eastAsia="HGSMinchoE"/>
          <w:color w:val="000000" w:themeColor="text1"/>
        </w:rPr>
        <w:t>to its elasticity.</w:t>
      </w:r>
      <w:r w:rsidR="00DE236E" w:rsidRPr="00A018BD">
        <w:rPr>
          <w:rFonts w:eastAsia="HGSMinchoE"/>
          <w:color w:val="000000" w:themeColor="text1"/>
        </w:rPr>
        <w:t xml:space="preserve"> This indicates that vital rate buffering is not acting in </w:t>
      </w:r>
      <w:r w:rsidR="00DE236E" w:rsidRPr="00A018BD">
        <w:rPr>
          <w:rFonts w:eastAsia="HGSMinchoE"/>
          <w:i/>
          <w:iCs/>
          <w:color w:val="000000" w:themeColor="text1"/>
        </w:rPr>
        <w:t>O. coloradensis</w:t>
      </w:r>
      <w:r w:rsidR="00DE236E" w:rsidRPr="00A018BD">
        <w:rPr>
          <w:rFonts w:eastAsia="HGSMinchoE"/>
          <w:color w:val="000000" w:themeColor="text1"/>
        </w:rPr>
        <w:t xml:space="preserve"> populations we studied. </w:t>
      </w:r>
    </w:p>
    <w:p w14:paraId="3292EA54" w14:textId="2A6A2980" w:rsidR="00DA0BEC" w:rsidRDefault="005A4397" w:rsidP="00B431C8">
      <w:pPr>
        <w:pStyle w:val="NormalWeb"/>
        <w:spacing w:line="480" w:lineRule="auto"/>
        <w:ind w:firstLine="720"/>
        <w:rPr>
          <w:ins w:id="298" w:author="Daniel Laughlin" w:date="2022-03-25T11:44:00Z"/>
          <w:rFonts w:eastAsia="HGSMinchoE"/>
          <w:color w:val="000000" w:themeColor="text1"/>
        </w:rPr>
      </w:pPr>
      <w:del w:id="299" w:author="Daniel Laughlin" w:date="2022-03-25T11:43:00Z">
        <w:r w:rsidRPr="00A018BD" w:rsidDel="00DA0BEC">
          <w:rPr>
            <w:rFonts w:eastAsia="HGSMinchoE"/>
            <w:i/>
            <w:iCs/>
            <w:color w:val="000000" w:themeColor="text1"/>
          </w:rPr>
          <w:delText xml:space="preserve">Evaluating Persistence Mechanisms: </w:delText>
        </w:r>
      </w:del>
      <w:r w:rsidRPr="00A018BD">
        <w:rPr>
          <w:rFonts w:eastAsia="HGSMinchoE"/>
          <w:i/>
          <w:iCs/>
          <w:color w:val="000000" w:themeColor="text1"/>
        </w:rPr>
        <w:t>Asynchronous Responses and Source-Sink Dynamics</w:t>
      </w:r>
      <w:r w:rsidR="00C378AF" w:rsidRPr="00A018BD">
        <w:rPr>
          <w:rFonts w:eastAsia="HGSMinchoE"/>
          <w:i/>
          <w:iCs/>
          <w:color w:val="000000" w:themeColor="text1"/>
        </w:rPr>
        <w:t xml:space="preserve">: </w:t>
      </w:r>
      <w:commentRangeStart w:id="300"/>
      <w:r w:rsidR="00B62CD7" w:rsidRPr="00A018BD">
        <w:rPr>
          <w:color w:val="000000" w:themeColor="text1"/>
        </w:rPr>
        <w:t xml:space="preserve">We did not identify 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between subpopulations and their spatial proximity</w:t>
      </w:r>
      <w:commentRangeEnd w:id="300"/>
      <w:r w:rsidR="006222FC">
        <w:rPr>
          <w:rStyle w:val="CommentReference"/>
          <w:rFonts w:asciiTheme="minorHAnsi" w:eastAsiaTheme="minorHAnsi" w:hAnsiTheme="minorHAnsi" w:cstheme="minorBidi"/>
        </w:rPr>
        <w:commentReference w:id="300"/>
      </w:r>
      <w:r w:rsidR="00461097" w:rsidRPr="00A018BD">
        <w:rPr>
          <w:rFonts w:eastAsia="HGSMinchoE"/>
          <w:color w:val="000000" w:themeColor="text1"/>
        </w:rPr>
        <w:t xml:space="preserve">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log(λ) correlation and distance matrices calculated uniquely for each population, and while the tests did not identify significant relationships, we did find a positive relationship between 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w:t>
      </w:r>
      <w:del w:id="301" w:author="Daniel Laughlin" w:date="2022-03-25T12:10:00Z">
        <w:r w:rsidR="00712E87" w:rsidDel="006222FC">
          <w:rPr>
            <w:rFonts w:eastAsia="HGSMinchoE"/>
            <w:color w:val="000000" w:themeColor="text1"/>
          </w:rPr>
          <w:delText xml:space="preserve">are </w:delText>
        </w:r>
      </w:del>
      <w:ins w:id="302" w:author="Daniel Laughlin" w:date="2022-03-25T12:10:00Z">
        <w:r w:rsidR="006222FC">
          <w:rPr>
            <w:rFonts w:eastAsia="HGSMinchoE"/>
            <w:color w:val="000000" w:themeColor="text1"/>
          </w:rPr>
          <w:t xml:space="preserve">were </w:t>
        </w:r>
      </w:ins>
      <w:r w:rsidR="00712E87">
        <w:rPr>
          <w:rFonts w:eastAsia="HGSMinchoE"/>
          <w:color w:val="000000" w:themeColor="text1"/>
        </w:rPr>
        <w:t xml:space="preserve">not important for </w:t>
      </w:r>
      <w:del w:id="303" w:author="Daniel Laughlin" w:date="2022-03-25T12:10:00Z">
        <w:r w:rsidR="00175F31" w:rsidDel="006222FC">
          <w:rPr>
            <w:rFonts w:eastAsia="HGSMinchoE"/>
            <w:color w:val="000000" w:themeColor="text1"/>
          </w:rPr>
          <w:delText>monitored</w:delText>
        </w:r>
        <w:r w:rsidR="00712E87" w:rsidDel="006222FC">
          <w:rPr>
            <w:rFonts w:eastAsia="HGSMinchoE"/>
            <w:color w:val="000000" w:themeColor="text1"/>
          </w:rPr>
          <w:delText xml:space="preserve"> </w:delText>
        </w:r>
      </w:del>
      <w:ins w:id="304" w:author="Daniel Laughlin" w:date="2022-03-25T12:10:00Z">
        <w:r w:rsidR="006222FC">
          <w:rPr>
            <w:rFonts w:eastAsia="HGSMinchoE"/>
            <w:color w:val="000000" w:themeColor="text1"/>
          </w:rPr>
          <w:t xml:space="preserve">these </w:t>
        </w:r>
      </w:ins>
      <w:r w:rsidR="00712E87">
        <w:rPr>
          <w:rFonts w:eastAsia="HGSMinchoE"/>
          <w:i/>
          <w:iCs/>
          <w:color w:val="000000" w:themeColor="text1"/>
        </w:rPr>
        <w:t>O. coloradensis</w:t>
      </w:r>
      <w:r w:rsidR="00712E87">
        <w:rPr>
          <w:rFonts w:eastAsia="HGSMinchoE"/>
          <w:color w:val="000000" w:themeColor="text1"/>
        </w:rPr>
        <w:t xml:space="preserve"> populations.</w:t>
      </w:r>
    </w:p>
    <w:p w14:paraId="43396099" w14:textId="53ADF669" w:rsidR="00DA0BEC" w:rsidRPr="00DA0BEC" w:rsidDel="00DA0BEC" w:rsidRDefault="00DA0BEC" w:rsidP="00B431C8">
      <w:pPr>
        <w:pStyle w:val="NormalWeb"/>
        <w:spacing w:line="480" w:lineRule="auto"/>
        <w:ind w:firstLine="720"/>
        <w:rPr>
          <w:del w:id="305" w:author="Daniel Laughlin" w:date="2022-03-25T11:44:00Z"/>
          <w:rFonts w:eastAsia="HGSMinchoE"/>
          <w:i/>
          <w:iCs/>
          <w:color w:val="000000" w:themeColor="text1"/>
          <w:rPrChange w:id="306" w:author="Daniel Laughlin" w:date="2022-03-25T11:44:00Z">
            <w:rPr>
              <w:del w:id="307" w:author="Daniel Laughlin" w:date="2022-03-25T11:44:00Z"/>
              <w:rFonts w:eastAsia="HGSMinchoE"/>
              <w:color w:val="000000" w:themeColor="text1"/>
            </w:rPr>
          </w:rPrChange>
        </w:rPr>
      </w:pPr>
      <w:ins w:id="308" w:author="Daniel Laughlin" w:date="2022-03-25T11:44:00Z">
        <w:r w:rsidRPr="00DA0BEC">
          <w:rPr>
            <w:rFonts w:eastAsia="HGSMinchoE"/>
            <w:i/>
            <w:iCs/>
            <w:color w:val="000000" w:themeColor="text1"/>
            <w:rPrChange w:id="309" w:author="Daniel Laughlin" w:date="2022-03-25T11:44:00Z">
              <w:rPr>
                <w:rFonts w:eastAsia="HGSMinchoE"/>
                <w:color w:val="000000" w:themeColor="text1"/>
              </w:rPr>
            </w:rPrChange>
          </w:rPr>
          <w:t>Objective 3</w:t>
        </w:r>
        <w:r w:rsidRPr="00DA0BEC">
          <w:rPr>
            <w:rFonts w:eastAsia="HGSMinchoE"/>
            <w:i/>
            <w:iCs/>
            <w:color w:val="000000" w:themeColor="text1"/>
          </w:rPr>
          <w:t xml:space="preserve">: </w:t>
        </w:r>
      </w:ins>
    </w:p>
    <w:p w14:paraId="5B711844" w14:textId="77777777" w:rsidR="006222FC" w:rsidRDefault="009E527B" w:rsidP="00B431C8">
      <w:pPr>
        <w:pStyle w:val="NormalWeb"/>
        <w:spacing w:line="480" w:lineRule="auto"/>
        <w:ind w:firstLine="720"/>
        <w:rPr>
          <w:ins w:id="310" w:author="Daniel Laughlin" w:date="2022-03-25T12:11:00Z"/>
          <w:rFonts w:eastAsia="HGSMinchoE"/>
          <w:color w:val="000000" w:themeColor="text1"/>
        </w:rPr>
      </w:pPr>
      <w:commentRangeStart w:id="311"/>
      <w:r w:rsidRPr="00A018BD">
        <w:rPr>
          <w:rFonts w:eastAsia="HGSMinchoE"/>
          <w:i/>
          <w:iCs/>
          <w:color w:val="000000" w:themeColor="text1"/>
        </w:rPr>
        <w:t xml:space="preserve">Determining population </w:t>
      </w:r>
      <w:commentRangeStart w:id="312"/>
      <w:r w:rsidRPr="00A018BD">
        <w:rPr>
          <w:rFonts w:eastAsia="HGSMinchoE"/>
          <w:i/>
          <w:iCs/>
          <w:color w:val="000000" w:themeColor="text1"/>
        </w:rPr>
        <w:t xml:space="preserve">stability </w:t>
      </w:r>
      <w:commentRangeEnd w:id="312"/>
      <w:r w:rsidR="001803B8">
        <w:rPr>
          <w:rStyle w:val="CommentReference"/>
          <w:rFonts w:asciiTheme="minorHAnsi" w:eastAsiaTheme="minorHAnsi" w:hAnsiTheme="minorHAnsi" w:cstheme="minorBidi"/>
        </w:rPr>
        <w:commentReference w:id="312"/>
      </w:r>
      <w:r w:rsidRPr="00A018BD">
        <w:rPr>
          <w:rFonts w:eastAsia="HGSMinchoE"/>
          <w:i/>
          <w:iCs/>
          <w:color w:val="000000" w:themeColor="text1"/>
        </w:rPr>
        <w:t>over time:</w:t>
      </w:r>
      <w:r w:rsidR="00E65690">
        <w:rPr>
          <w:rFonts w:eastAsia="HGSMinchoE"/>
          <w:color w:val="000000" w:themeColor="text1"/>
        </w:rPr>
        <w:t xml:space="preserve"> </w:t>
      </w:r>
      <w:commentRangeEnd w:id="311"/>
      <w:r w:rsidR="00730785">
        <w:rPr>
          <w:rStyle w:val="CommentReference"/>
          <w:rFonts w:asciiTheme="minorHAnsi" w:eastAsiaTheme="minorHAnsi" w:hAnsiTheme="minorHAnsi" w:cstheme="minorBidi"/>
        </w:rPr>
        <w:commentReference w:id="311"/>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w:t>
      </w:r>
      <w:commentRangeStart w:id="313"/>
      <w:r w:rsidR="00FD5C99">
        <w:rPr>
          <w:rFonts w:eastAsia="HGSMinchoE"/>
          <w:color w:val="000000" w:themeColor="text1"/>
        </w:rPr>
        <w:t xml:space="preserve">demographic and environmental stochasticity </w:t>
      </w:r>
      <w:commentRangeEnd w:id="313"/>
      <w:r w:rsidR="00D52219">
        <w:rPr>
          <w:rStyle w:val="CommentReference"/>
          <w:rFonts w:asciiTheme="minorHAnsi" w:eastAsiaTheme="minorHAnsi" w:hAnsiTheme="minorHAnsi" w:cstheme="minorBidi"/>
        </w:rPr>
        <w:commentReference w:id="313"/>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w:t>
      </w:r>
      <w:r w:rsidR="00FD5C99">
        <w:rPr>
          <w:rFonts w:eastAsia="HGSMinchoE"/>
          <w:i/>
          <w:iCs/>
          <w:color w:val="000000" w:themeColor="text1"/>
        </w:rPr>
        <w:lastRenderedPageBreak/>
        <w:t xml:space="preserve">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Fig</w:t>
      </w:r>
      <w:r w:rsidR="008258F2">
        <w:rPr>
          <w:rFonts w:eastAsia="HGSMinchoE"/>
          <w:color w:val="000000" w:themeColor="text1"/>
        </w:rPr>
        <w:t>.</w:t>
      </w:r>
      <w:r w:rsidR="005C6DBD">
        <w:rPr>
          <w:rFonts w:eastAsia="HGSMinchoE"/>
          <w:color w:val="000000" w:themeColor="text1"/>
        </w:rPr>
        <w:t xml:space="preserve"> </w:t>
      </w:r>
      <w:r w:rsidR="008258F2">
        <w:rPr>
          <w:rFonts w:eastAsia="HGSMinchoE"/>
          <w:color w:val="000000" w:themeColor="text1"/>
        </w:rPr>
        <w:t>6</w:t>
      </w:r>
      <w:r w:rsidR="005C6DBD">
        <w:rPr>
          <w:rFonts w:eastAsia="HGSMinchoE"/>
          <w:color w:val="000000" w:themeColor="text1"/>
        </w:rPr>
        <w:t>: A)</w:t>
      </w:r>
      <w:r w:rsidR="0002063A">
        <w:rPr>
          <w:rFonts w:eastAsia="HGSMinchoE"/>
          <w:color w:val="000000" w:themeColor="text1"/>
        </w:rPr>
        <w:t>.</w:t>
      </w:r>
      <w:r w:rsidR="005164C9">
        <w:rPr>
          <w:rFonts w:eastAsia="HGSMinchoE"/>
          <w:color w:val="000000" w:themeColor="text1"/>
        </w:rPr>
        <w:t xml:space="preserve"> Over a span of 100 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Fig</w:t>
      </w:r>
      <w:r w:rsidR="008258F2">
        <w:rPr>
          <w:rFonts w:eastAsia="HGSMinchoE"/>
          <w:color w:val="000000" w:themeColor="text1"/>
        </w:rPr>
        <w:t>.</w:t>
      </w:r>
      <w:r w:rsidR="005C6DBD">
        <w:rPr>
          <w:rFonts w:eastAsia="HGSMinchoE"/>
          <w:color w:val="000000" w:themeColor="text1"/>
        </w:rPr>
        <w:t xml:space="preserve"> </w:t>
      </w:r>
      <w:r w:rsidR="008258F2">
        <w:rPr>
          <w:rFonts w:eastAsia="HGSMinchoE"/>
          <w:color w:val="000000" w:themeColor="text1"/>
        </w:rPr>
        <w:t>6</w:t>
      </w:r>
      <w:r w:rsidR="005C6DBD">
        <w:rPr>
          <w:rFonts w:eastAsia="HGSMinchoE"/>
          <w:color w:val="000000" w:themeColor="text1"/>
        </w:rPr>
        <w:t>: 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proofErr w:type="spellStart"/>
      <w:r w:rsidR="002111D8" w:rsidRPr="00A018BD">
        <w:rPr>
          <w:rFonts w:eastAsia="HGSMinchoE"/>
          <w:color w:val="000000" w:themeColor="text1"/>
        </w:rPr>
        <w:t>λ</w:t>
      </w:r>
      <w:r w:rsidR="002111D8">
        <w:rPr>
          <w:rFonts w:eastAsia="HGSMinchoE"/>
          <w:color w:val="000000" w:themeColor="text1"/>
          <w:vertAlign w:val="subscript"/>
        </w:rPr>
        <w:t>s</w:t>
      </w:r>
      <w:proofErr w:type="spellEnd"/>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Fig</w:t>
      </w:r>
      <w:r w:rsidR="008258F2">
        <w:rPr>
          <w:rFonts w:eastAsia="HGSMinchoE"/>
          <w:color w:val="000000" w:themeColor="text1"/>
        </w:rPr>
        <w:t>.</w:t>
      </w:r>
      <w:r w:rsidR="0013467A">
        <w:rPr>
          <w:rFonts w:eastAsia="HGSMinchoE"/>
          <w:color w:val="000000" w:themeColor="text1"/>
        </w:rPr>
        <w:t xml:space="preserve"> </w:t>
      </w:r>
      <w:r w:rsidR="008258F2">
        <w:rPr>
          <w:rFonts w:eastAsia="HGSMinchoE"/>
          <w:color w:val="000000" w:themeColor="text1"/>
        </w:rPr>
        <w:t>6</w:t>
      </w:r>
      <w:r w:rsidR="0013467A">
        <w:rPr>
          <w:rFonts w:eastAsia="HGSMinchoE"/>
          <w:color w:val="000000" w:themeColor="text1"/>
        </w:rPr>
        <w:t>: C).</w:t>
      </w:r>
      <w:r w:rsidR="002111D8">
        <w:rPr>
          <w:rFonts w:eastAsia="HGSMinchoE"/>
          <w:color w:val="000000" w:themeColor="text1"/>
        </w:rPr>
        <w:t xml:space="preserve"> The mean log(</w:t>
      </w:r>
      <w:proofErr w:type="spellStart"/>
      <w:r w:rsidR="002111D8" w:rsidRPr="00A018BD">
        <w:rPr>
          <w:rFonts w:eastAsia="HGSMinchoE"/>
          <w:color w:val="000000" w:themeColor="text1"/>
        </w:rPr>
        <w:t>λ</w:t>
      </w:r>
      <w:r w:rsidR="002111D8">
        <w:rPr>
          <w:rFonts w:eastAsia="HGSMinchoE"/>
          <w:color w:val="000000" w:themeColor="text1"/>
          <w:vertAlign w:val="subscript"/>
        </w:rPr>
        <w:t>s</w:t>
      </w:r>
      <w:proofErr w:type="spellEnd"/>
      <w:r w:rsidR="002111D8">
        <w:rPr>
          <w:rFonts w:eastAsia="HGSMinchoE"/>
          <w:color w:val="000000" w:themeColor="text1"/>
        </w:rPr>
        <w:t>) for the Soapstone population is lower than the FEWAFB log(</w:t>
      </w:r>
      <w:proofErr w:type="spellStart"/>
      <w:r w:rsidR="002111D8" w:rsidRPr="00A018BD">
        <w:rPr>
          <w:rFonts w:eastAsia="HGSMinchoE"/>
          <w:color w:val="000000" w:themeColor="text1"/>
        </w:rPr>
        <w:t>λ</w:t>
      </w:r>
      <w:r w:rsidR="002111D8">
        <w:rPr>
          <w:rFonts w:eastAsia="HGSMinchoE"/>
          <w:color w:val="000000" w:themeColor="text1"/>
          <w:vertAlign w:val="subscript"/>
        </w:rPr>
        <w:t>s</w:t>
      </w:r>
      <w:proofErr w:type="spellEnd"/>
      <w:r w:rsidR="002111D8">
        <w:rPr>
          <w:rFonts w:eastAsia="HGSMinchoE"/>
          <w:color w:val="000000" w:themeColor="text1"/>
        </w:rPr>
        <w:t>), but is still positive.</w:t>
      </w:r>
    </w:p>
    <w:p w14:paraId="672C723F" w14:textId="3C5D1EBD" w:rsidR="009E527B" w:rsidRPr="006E2CCB" w:rsidRDefault="002111D8" w:rsidP="00B431C8">
      <w:pPr>
        <w:pStyle w:val="NormalWeb"/>
        <w:spacing w:line="480" w:lineRule="auto"/>
        <w:ind w:firstLine="720"/>
        <w:rPr>
          <w:rFonts w:eastAsia="HGSMinchoE"/>
          <w:color w:val="000000" w:themeColor="text1"/>
        </w:rPr>
      </w:pPr>
      <w:del w:id="314" w:author="Daniel Laughlin" w:date="2022-03-25T12:11:00Z">
        <w:r w:rsidDel="006222FC">
          <w:rPr>
            <w:rFonts w:eastAsia="HGSMinchoE"/>
            <w:color w:val="000000" w:themeColor="text1"/>
          </w:rPr>
          <w:delText xml:space="preserve"> </w:delText>
        </w:r>
      </w:del>
      <w:r>
        <w:rPr>
          <w:rFonts w:eastAsia="HGSMinchoE"/>
          <w:color w:val="000000" w:themeColor="text1"/>
        </w:rPr>
        <w:t>The climate scenario used for the simulation did not substantially affect the outcome for the FEWAFB populations. Mean population size, mean log(</w:t>
      </w:r>
      <w:r w:rsidRPr="00A018BD">
        <w:rPr>
          <w:rFonts w:eastAsia="HGSMinchoE"/>
          <w:color w:val="000000" w:themeColor="text1"/>
        </w:rPr>
        <w:t>λ</w:t>
      </w:r>
      <w:r>
        <w:rPr>
          <w:rFonts w:eastAsia="HGSMinchoE"/>
          <w:color w:val="000000" w:themeColor="text1"/>
        </w:rPr>
        <w:t>) and log(</w:t>
      </w:r>
      <w:proofErr w:type="spellStart"/>
      <w:r w:rsidRPr="00A018BD">
        <w:rPr>
          <w:rFonts w:eastAsia="HGSMinchoE"/>
          <w:color w:val="000000" w:themeColor="text1"/>
        </w:rPr>
        <w:t>λ</w:t>
      </w:r>
      <w:r>
        <w:rPr>
          <w:rFonts w:eastAsia="HGSMinchoE"/>
          <w:color w:val="000000" w:themeColor="text1"/>
          <w:vertAlign w:val="subscript"/>
        </w:rPr>
        <w:t>s</w:t>
      </w:r>
      <w:proofErr w:type="spellEnd"/>
      <w:r>
        <w:rPr>
          <w:rFonts w:eastAsia="HGSMinchoE"/>
          <w:color w:val="000000" w:themeColor="text1"/>
        </w:rPr>
        <w:t>) of the FEWAFB population are very similar</w:t>
      </w:r>
      <w:r w:rsidR="006E2CCB">
        <w:rPr>
          <w:rFonts w:eastAsia="HGSMinchoE"/>
          <w:color w:val="000000" w:themeColor="text1"/>
        </w:rPr>
        <w:t xml:space="preserve"> both</w:t>
      </w:r>
      <w:r>
        <w:rPr>
          <w:rFonts w:eastAsia="HGSMinchoE"/>
          <w:color w:val="000000" w:themeColor="text1"/>
        </w:rPr>
        <w:t xml:space="preserve"> in simulations using </w:t>
      </w:r>
      <w:r w:rsidR="006E2CCB">
        <w:rPr>
          <w:rFonts w:eastAsia="HGSMinchoE"/>
          <w:color w:val="000000" w:themeColor="text1"/>
        </w:rPr>
        <w:t>a scenario based on current observed 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Fig</w:t>
      </w:r>
      <w:r w:rsidR="008258F2">
        <w:rPr>
          <w:rFonts w:eastAsia="HGSMinchoE"/>
          <w:color w:val="000000" w:themeColor="text1"/>
        </w:rPr>
        <w:t>. 6</w:t>
      </w:r>
      <w:r w:rsidR="006E2CCB">
        <w:rPr>
          <w:rFonts w:eastAsia="HGSMinchoE"/>
          <w:color w:val="000000" w:themeColor="text1"/>
        </w:rPr>
        <w:t>: B). Mean log(</w:t>
      </w:r>
      <w:proofErr w:type="spellStart"/>
      <w:r w:rsidR="006E2CCB" w:rsidRPr="00A018BD">
        <w:rPr>
          <w:rFonts w:eastAsia="HGSMinchoE"/>
          <w:color w:val="000000" w:themeColor="text1"/>
        </w:rPr>
        <w:t>λ</w:t>
      </w:r>
      <w:r w:rsidR="006E2CCB">
        <w:rPr>
          <w:rFonts w:eastAsia="HGSMinchoE"/>
          <w:color w:val="000000" w:themeColor="text1"/>
          <w:vertAlign w:val="subscript"/>
        </w:rPr>
        <w:t>s</w:t>
      </w:r>
      <w:proofErr w:type="spellEnd"/>
      <w:r w:rsidR="006E2CCB">
        <w:rPr>
          <w:rFonts w:eastAsia="HGSMinchoE"/>
          <w:color w:val="000000" w:themeColor="text1"/>
        </w:rPr>
        <w:t>) was also lower in the hotter and drier climate scenario (Fig</w:t>
      </w:r>
      <w:r w:rsidR="008258F2">
        <w:rPr>
          <w:rFonts w:eastAsia="HGSMinchoE"/>
          <w:color w:val="000000" w:themeColor="text1"/>
        </w:rPr>
        <w:t>. 6</w:t>
      </w:r>
      <w:r w:rsidR="006E2CCB">
        <w:rPr>
          <w:rFonts w:eastAsia="HGSMinchoE"/>
          <w:color w:val="000000" w:themeColor="text1"/>
        </w:rPr>
        <w:t xml:space="preserve">: C). </w:t>
      </w:r>
    </w:p>
    <w:p w14:paraId="36C262CD" w14:textId="1402679F" w:rsidR="00542D1E" w:rsidRDefault="00942A54" w:rsidP="00942A54">
      <w:pPr>
        <w:pStyle w:val="NormalWeb"/>
        <w:rPr>
          <w:rFonts w:eastAsia="HGSMinchoE"/>
          <w:color w:val="000000" w:themeColor="text1"/>
        </w:rPr>
      </w:pPr>
      <w:r>
        <w:rPr>
          <w:rFonts w:eastAsia="HGSMinchoE"/>
          <w:noProof/>
          <w:color w:val="000000" w:themeColor="text1"/>
        </w:rPr>
        <w:lastRenderedPageBreak/>
        <w:drawing>
          <wp:inline distT="0" distB="0" distL="0" distR="0" wp14:anchorId="3B4E05B8" wp14:editId="3CD7E71A">
            <wp:extent cx="5943600" cy="3769995"/>
            <wp:effectExtent l="0" t="0" r="0" b="1905"/>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5F211BE0" w14:textId="4324B7BF" w:rsidR="00542D1E" w:rsidRPr="00A77764" w:rsidRDefault="00542D1E" w:rsidP="00942A54">
      <w:pPr>
        <w:pStyle w:val="NormalWeb"/>
        <w:rPr>
          <w:rFonts w:eastAsia="HGSMinchoE"/>
          <w:color w:val="000000" w:themeColor="text1"/>
        </w:rPr>
      </w:pPr>
      <w:r>
        <w:rPr>
          <w:rFonts w:eastAsia="HGSMinchoE"/>
          <w:b/>
          <w:bCs/>
          <w:color w:val="000000" w:themeColor="text1"/>
        </w:rPr>
        <w:t xml:space="preserve">Figure </w:t>
      </w:r>
      <w:r w:rsidR="008258F2">
        <w:rPr>
          <w:rFonts w:eastAsia="HGSMinchoE"/>
          <w:b/>
          <w:bCs/>
          <w:color w:val="000000" w:themeColor="text1"/>
        </w:rPr>
        <w:t>6</w:t>
      </w:r>
      <w:r>
        <w:rPr>
          <w:rFonts w:eastAsia="HGSMinchoE"/>
          <w:b/>
          <w:bCs/>
          <w:color w:val="000000" w:themeColor="text1"/>
        </w:rPr>
        <w:t xml:space="preserve">: </w:t>
      </w:r>
      <w:commentRangeStart w:id="315"/>
      <w:r w:rsidRPr="00542D1E">
        <w:rPr>
          <w:rFonts w:eastAsia="HGSMinchoE"/>
          <w:color w:val="000000" w:themeColor="text1"/>
        </w:rPr>
        <w:t xml:space="preserve">Simulated </w:t>
      </w:r>
      <w:r>
        <w:rPr>
          <w:rFonts w:eastAsia="HGSMinchoE"/>
          <w:color w:val="000000" w:themeColor="text1"/>
        </w:rPr>
        <w:t xml:space="preserve">growth rates </w:t>
      </w:r>
      <w:commentRangeEnd w:id="315"/>
      <w:r w:rsidR="004657B7">
        <w:rPr>
          <w:rStyle w:val="CommentReference"/>
          <w:rFonts w:asciiTheme="minorHAnsi" w:eastAsiaTheme="minorHAnsi" w:hAnsiTheme="minorHAnsi" w:cstheme="minorBidi"/>
        </w:rPr>
        <w:commentReference w:id="315"/>
      </w:r>
      <w:r>
        <w:rPr>
          <w:rFonts w:eastAsia="HGSMinchoE"/>
          <w:color w:val="000000" w:themeColor="text1"/>
        </w:rPr>
        <w:t>and sizes of each population under two climate scenarios. (</w:t>
      </w:r>
      <w:r>
        <w:rPr>
          <w:rFonts w:eastAsia="HGSMinchoE"/>
          <w:b/>
          <w:bCs/>
          <w:color w:val="000000" w:themeColor="text1"/>
        </w:rPr>
        <w:t>A</w:t>
      </w:r>
      <w:r>
        <w:rPr>
          <w:rFonts w:eastAsia="HGSMinchoE"/>
          <w:color w:val="000000" w:themeColor="text1"/>
        </w:rPr>
        <w:t>) Simulated log(</w:t>
      </w:r>
      <w:r w:rsidRPr="00A018BD">
        <w:rPr>
          <w:rFonts w:eastAsia="HGSMinchoE"/>
          <w:color w:val="000000" w:themeColor="text1"/>
        </w:rPr>
        <w:t>λ</w:t>
      </w:r>
      <w:r>
        <w:rPr>
          <w:rFonts w:eastAsia="HGSMinchoE"/>
          <w:color w:val="000000" w:themeColor="text1"/>
        </w:rPr>
        <w:t xml:space="preserve">) </w:t>
      </w:r>
      <w:r w:rsidR="00C87D5C">
        <w:rPr>
          <w:rFonts w:eastAsia="HGSMinchoE"/>
          <w:color w:val="000000" w:themeColor="text1"/>
        </w:rPr>
        <w:t xml:space="preserve">of the Soapstone prairie population </w:t>
      </w:r>
      <w:r>
        <w:rPr>
          <w:rFonts w:eastAsia="HGSMinchoE"/>
          <w:color w:val="000000" w:themeColor="text1"/>
        </w:rPr>
        <w:t>stabilizes</w:t>
      </w:r>
      <w:r w:rsidR="00C87D5C">
        <w:rPr>
          <w:rFonts w:eastAsia="HGSMinchoE"/>
          <w:color w:val="000000" w:themeColor="text1"/>
        </w:rPr>
        <w:t xml:space="preserve"> just</w:t>
      </w:r>
      <w:r>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proofErr w:type="spellStart"/>
      <w:r w:rsidR="00A77764" w:rsidRPr="00A018BD">
        <w:rPr>
          <w:rFonts w:eastAsia="HGSMinchoE"/>
          <w:color w:val="000000" w:themeColor="text1"/>
        </w:rPr>
        <w:t>λ</w:t>
      </w:r>
      <w:r w:rsidR="00A77764">
        <w:rPr>
          <w:rFonts w:eastAsia="HGSMinchoE"/>
          <w:color w:val="000000" w:themeColor="text1"/>
          <w:vertAlign w:val="subscript"/>
        </w:rPr>
        <w:t>s</w:t>
      </w:r>
      <w:proofErr w:type="spellEnd"/>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commentRangeStart w:id="316"/>
      <w:r w:rsidR="00A77764">
        <w:rPr>
          <w:rFonts w:eastAsia="HGSMinchoE"/>
          <w:color w:val="000000" w:themeColor="text1"/>
        </w:rPr>
        <w:t xml:space="preserve">Climate scenario does </w:t>
      </w:r>
      <w:commentRangeEnd w:id="316"/>
      <w:r w:rsidR="004657B7">
        <w:rPr>
          <w:rStyle w:val="CommentReference"/>
          <w:rFonts w:asciiTheme="minorHAnsi" w:eastAsiaTheme="minorHAnsi" w:hAnsiTheme="minorHAnsi" w:cstheme="minorBidi"/>
        </w:rPr>
        <w:commentReference w:id="316"/>
      </w:r>
      <w:r w:rsidR="00A77764">
        <w:rPr>
          <w:rFonts w:eastAsia="HGSMinchoE"/>
          <w:color w:val="000000" w:themeColor="text1"/>
        </w:rPr>
        <w:t>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proofErr w:type="spellStart"/>
      <w:r w:rsidR="00C87D5C" w:rsidRPr="00A018BD">
        <w:rPr>
          <w:rFonts w:eastAsia="HGSMinchoE"/>
          <w:color w:val="000000" w:themeColor="text1"/>
        </w:rPr>
        <w:t>λ</w:t>
      </w:r>
      <w:r w:rsidR="00C87D5C">
        <w:rPr>
          <w:rFonts w:eastAsia="HGSMinchoE"/>
          <w:color w:val="000000" w:themeColor="text1"/>
          <w:vertAlign w:val="subscript"/>
        </w:rPr>
        <w:t>s</w:t>
      </w:r>
      <w:proofErr w:type="spellEnd"/>
      <w:r w:rsidR="00A77764">
        <w:rPr>
          <w:rFonts w:eastAsia="HGSMinchoE"/>
          <w:color w:val="000000" w:themeColor="text1"/>
        </w:rPr>
        <w:t xml:space="preserve">) values in simulations of the FEWAFB population. In simulations of the Soapstone prairie population, mean </w:t>
      </w:r>
      <w:proofErr w:type="spellStart"/>
      <w:r w:rsidR="00A77764" w:rsidRPr="00A018BD">
        <w:rPr>
          <w:rFonts w:eastAsia="HGSMinchoE"/>
          <w:color w:val="000000" w:themeColor="text1"/>
        </w:rPr>
        <w:t>λ</w:t>
      </w:r>
      <w:r w:rsidR="00A77764">
        <w:rPr>
          <w:rFonts w:eastAsia="HGSMinchoE"/>
          <w:color w:val="000000" w:themeColor="text1"/>
          <w:vertAlign w:val="subscript"/>
        </w:rPr>
        <w:t>s</w:t>
      </w:r>
      <w:proofErr w:type="spellEnd"/>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proofErr w:type="spellStart"/>
      <w:r w:rsidR="00A77764" w:rsidRPr="00A018BD">
        <w:rPr>
          <w:rFonts w:eastAsia="HGSMinchoE"/>
          <w:color w:val="000000" w:themeColor="text1"/>
        </w:rPr>
        <w:t>λ</w:t>
      </w:r>
      <w:r w:rsidR="00A77764">
        <w:rPr>
          <w:rFonts w:eastAsia="HGSMinchoE"/>
          <w:color w:val="000000" w:themeColor="text1"/>
          <w:vertAlign w:val="subscript"/>
        </w:rPr>
        <w:t>s</w:t>
      </w:r>
      <w:proofErr w:type="spellEnd"/>
      <w:r w:rsidR="00A77764">
        <w:rPr>
          <w:rFonts w:eastAsia="HGSMinchoE"/>
          <w:color w:val="000000" w:themeColor="text1"/>
          <w:vertAlign w:val="subscript"/>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 xml:space="preserve">total water-year </w:t>
            </w:r>
            <w:proofErr w:type="spellStart"/>
            <w:r w:rsidRPr="00BC107D">
              <w:rPr>
                <w:rFonts w:eastAsia="HGSMinchoE"/>
                <w:color w:val="000000" w:themeColor="text1"/>
                <w:sz w:val="22"/>
                <w:szCs w:val="22"/>
              </w:rPr>
              <w:t>precip</w:t>
            </w:r>
            <w:proofErr w:type="spellEnd"/>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proofErr w:type="spellStart"/>
            <w:r w:rsidRPr="00BC107D">
              <w:rPr>
                <w:rFonts w:eastAsia="HGSMinchoE"/>
                <w:color w:val="000000" w:themeColor="text1"/>
                <w:sz w:val="22"/>
                <w:szCs w:val="22"/>
              </w:rPr>
              <w:t>subpop</w:t>
            </w:r>
            <w:proofErr w:type="spellEnd"/>
            <w:r w:rsidRPr="00BC107D">
              <w:rPr>
                <w:rFonts w:eastAsia="HGSMinchoE"/>
                <w:color w:val="000000" w:themeColor="text1"/>
                <w:sz w:val="22"/>
                <w:szCs w:val="22"/>
              </w:rPr>
              <w:t>.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24F05F48" w:rsidR="00A40C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78B3A8D2" w14:textId="5A2C5264" w:rsidR="00BB142A" w:rsidRPr="00530923" w:rsidRDefault="00BB142A" w:rsidP="00BB142A">
      <w:pPr>
        <w:spacing w:line="480" w:lineRule="auto"/>
        <w:ind w:firstLine="720"/>
        <w:rPr>
          <w:rFonts w:ascii="Times New Roman" w:eastAsia="Times New Roman" w:hAnsi="Times New Roman" w:cs="Times New Roman"/>
          <w:color w:val="000000" w:themeColor="text1"/>
        </w:rPr>
      </w:pPr>
      <w:commentRangeStart w:id="317"/>
      <w:r>
        <w:rPr>
          <w:rFonts w:ascii="Times New Roman" w:eastAsia="Times New Roman" w:hAnsi="Times New Roman" w:cs="Times New Roman"/>
          <w:color w:val="000000" w:themeColor="text1"/>
        </w:rPr>
        <w:t>Our d</w:t>
      </w:r>
      <w:commentRangeEnd w:id="317"/>
      <w:r w:rsidR="005D14A5">
        <w:rPr>
          <w:rStyle w:val="CommentReference"/>
        </w:rPr>
        <w:commentReference w:id="317"/>
      </w:r>
      <w:r>
        <w:rPr>
          <w:rFonts w:ascii="Times New Roman" w:eastAsia="Times New Roman" w:hAnsi="Times New Roman" w:cs="Times New Roman"/>
          <w:color w:val="000000" w:themeColor="text1"/>
        </w:rPr>
        <w:t>emographic analysis of the two largest known populations of</w:t>
      </w:r>
      <w:ins w:id="318" w:author="Daniel Laughlin" w:date="2022-03-25T13:35:00Z">
        <w:r w:rsidR="001803B8">
          <w:rPr>
            <w:rFonts w:ascii="Times New Roman" w:eastAsia="Times New Roman" w:hAnsi="Times New Roman" w:cs="Times New Roman"/>
            <w:color w:val="000000" w:themeColor="text1"/>
          </w:rPr>
          <w:t xml:space="preserve"> the </w:t>
        </w:r>
      </w:ins>
      <w:ins w:id="319" w:author="Daniel Laughlin" w:date="2022-03-25T13:36:00Z">
        <w:r w:rsidR="001803B8">
          <w:rPr>
            <w:rFonts w:ascii="Times New Roman" w:eastAsia="Times New Roman" w:hAnsi="Times New Roman" w:cs="Times New Roman"/>
            <w:color w:val="000000" w:themeColor="text1"/>
          </w:rPr>
          <w:t xml:space="preserve">globally </w:t>
        </w:r>
      </w:ins>
      <w:ins w:id="320" w:author="Daniel Laughlin" w:date="2022-03-25T13:35:00Z">
        <w:r w:rsidR="001803B8">
          <w:rPr>
            <w:rFonts w:ascii="Times New Roman" w:eastAsia="Times New Roman" w:hAnsi="Times New Roman" w:cs="Times New Roman"/>
            <w:color w:val="000000" w:themeColor="text1"/>
          </w:rPr>
          <w:t>rare</w:t>
        </w:r>
      </w:ins>
      <w:r>
        <w:rPr>
          <w:rFonts w:ascii="Times New Roman" w:eastAsia="Times New Roman" w:hAnsi="Times New Roman" w:cs="Times New Roman"/>
          <w:color w:val="000000" w:themeColor="text1"/>
        </w:rPr>
        <w:t xml:space="preserve"> </w:t>
      </w:r>
      <w:r>
        <w:rPr>
          <w:rFonts w:ascii="Times New Roman" w:eastAsia="Times New Roman" w:hAnsi="Times New Roman" w:cs="Times New Roman"/>
          <w:i/>
          <w:iCs/>
          <w:color w:val="000000" w:themeColor="text1"/>
        </w:rPr>
        <w:t>Oenothera coloradensis</w:t>
      </w:r>
      <w:r>
        <w:rPr>
          <w:rFonts w:ascii="Times New Roman" w:eastAsia="Times New Roman" w:hAnsi="Times New Roman" w:cs="Times New Roman"/>
          <w:color w:val="000000" w:themeColor="text1"/>
        </w:rPr>
        <w:t xml:space="preserve"> </w:t>
      </w:r>
      <w:ins w:id="321" w:author="Daniel Laughlin" w:date="2022-03-25T13:56:00Z">
        <w:r w:rsidR="000F45D6">
          <w:rPr>
            <w:rFonts w:ascii="Times New Roman" w:eastAsia="Times New Roman" w:hAnsi="Times New Roman" w:cs="Times New Roman"/>
            <w:color w:val="000000" w:themeColor="text1"/>
          </w:rPr>
          <w:t xml:space="preserve">yielded three major results. First, </w:t>
        </w:r>
      </w:ins>
      <w:moveToRangeStart w:id="322" w:author="Daniel Laughlin" w:date="2022-03-25T13:57:00Z" w:name="move99109039"/>
      <w:moveTo w:id="323" w:author="Daniel Laughlin" w:date="2022-03-25T13:57:00Z">
        <w:del w:id="324" w:author="Daniel Laughlin" w:date="2022-03-25T13:57:00Z">
          <w:r w:rsidR="000F45D6" w:rsidDel="000F45D6">
            <w:rPr>
              <w:rFonts w:ascii="Times New Roman" w:eastAsia="Times New Roman" w:hAnsi="Times New Roman" w:cs="Times New Roman"/>
              <w:color w:val="000000" w:themeColor="text1"/>
            </w:rPr>
            <w:delText xml:space="preserve">We also provide further evidence that </w:delText>
          </w:r>
        </w:del>
        <w:r w:rsidR="000F45D6">
          <w:rPr>
            <w:rFonts w:ascii="Times New Roman" w:eastAsia="Times New Roman" w:hAnsi="Times New Roman" w:cs="Times New Roman"/>
            <w:color w:val="000000" w:themeColor="text1"/>
          </w:rPr>
          <w:t xml:space="preserve">including information about cryptic life stages </w:t>
        </w:r>
        <w:del w:id="325" w:author="Daniel Laughlin" w:date="2022-03-25T13:57:00Z">
          <w:r w:rsidR="000F45D6" w:rsidDel="000F45D6">
            <w:rPr>
              <w:rFonts w:ascii="Times New Roman" w:eastAsia="Times New Roman" w:hAnsi="Times New Roman" w:cs="Times New Roman"/>
              <w:color w:val="000000" w:themeColor="text1"/>
            </w:rPr>
            <w:delText xml:space="preserve">can </w:delText>
          </w:r>
        </w:del>
        <w:r w:rsidR="000F45D6">
          <w:rPr>
            <w:rFonts w:ascii="Times New Roman" w:eastAsia="Times New Roman" w:hAnsi="Times New Roman" w:cs="Times New Roman"/>
            <w:color w:val="000000" w:themeColor="text1"/>
          </w:rPr>
          <w:t>alter</w:t>
        </w:r>
      </w:moveTo>
      <w:ins w:id="326" w:author="Daniel Laughlin" w:date="2022-03-25T13:57:00Z">
        <w:r w:rsidR="000F45D6">
          <w:rPr>
            <w:rFonts w:ascii="Times New Roman" w:eastAsia="Times New Roman" w:hAnsi="Times New Roman" w:cs="Times New Roman"/>
            <w:color w:val="000000" w:themeColor="text1"/>
          </w:rPr>
          <w:t>s</w:t>
        </w:r>
      </w:ins>
      <w:moveTo w:id="327" w:author="Daniel Laughlin" w:date="2022-03-25T13:57:00Z">
        <w:r w:rsidR="000F45D6">
          <w:rPr>
            <w:rFonts w:ascii="Times New Roman" w:eastAsia="Times New Roman" w:hAnsi="Times New Roman" w:cs="Times New Roman"/>
            <w:color w:val="000000" w:themeColor="text1"/>
          </w:rPr>
          <w:t xml:space="preserve"> the outcomes of </w:t>
        </w:r>
      </w:moveTo>
      <w:ins w:id="328" w:author="Daniel Laughlin" w:date="2022-03-25T13:57:00Z">
        <w:r w:rsidR="000F45D6">
          <w:rPr>
            <w:rFonts w:ascii="Times New Roman" w:eastAsia="Times New Roman" w:hAnsi="Times New Roman" w:cs="Times New Roman"/>
            <w:color w:val="000000" w:themeColor="text1"/>
          </w:rPr>
          <w:t xml:space="preserve">the </w:t>
        </w:r>
      </w:ins>
      <w:moveTo w:id="329" w:author="Daniel Laughlin" w:date="2022-03-25T13:57:00Z">
        <w:r w:rsidR="000F45D6">
          <w:rPr>
            <w:rFonts w:ascii="Times New Roman" w:eastAsia="Times New Roman" w:hAnsi="Times New Roman" w:cs="Times New Roman"/>
            <w:color w:val="000000" w:themeColor="text1"/>
          </w:rPr>
          <w:t>population model</w:t>
        </w:r>
        <w:del w:id="330" w:author="Daniel Laughlin" w:date="2022-03-25T13:57:00Z">
          <w:r w:rsidR="000F45D6" w:rsidDel="000F45D6">
            <w:rPr>
              <w:rFonts w:ascii="Times New Roman" w:eastAsia="Times New Roman" w:hAnsi="Times New Roman" w:cs="Times New Roman"/>
              <w:color w:val="000000" w:themeColor="text1"/>
            </w:rPr>
            <w:delText>s</w:delText>
          </w:r>
        </w:del>
        <w:r w:rsidR="000F45D6">
          <w:rPr>
            <w:rFonts w:ascii="Times New Roman" w:eastAsia="Times New Roman" w:hAnsi="Times New Roman" w:cs="Times New Roman"/>
            <w:color w:val="000000" w:themeColor="text1"/>
          </w:rPr>
          <w:t xml:space="preserve">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530923">
          <w:rPr>
            <w:rFonts w:ascii="Times New Roman" w:eastAsia="Times New Roman" w:hAnsi="Times New Roman" w:cs="Times New Roman"/>
            <w:noProof/>
            <w:color w:val="000000" w:themeColor="text1"/>
          </w:rPr>
          <w:t>(Paniw et al. 2017, Nguyen et al.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moveTo>
      <w:moveToRangeEnd w:id="322"/>
      <w:ins w:id="331" w:author="Daniel Laughlin" w:date="2022-03-25T13:57:00Z">
        <w:r w:rsidR="000F45D6">
          <w:rPr>
            <w:rFonts w:ascii="Times New Roman" w:eastAsia="Times New Roman" w:hAnsi="Times New Roman" w:cs="Times New Roman"/>
            <w:color w:val="000000" w:themeColor="text1"/>
          </w:rPr>
          <w:t xml:space="preserve"> </w:t>
        </w:r>
      </w:ins>
      <w:moveFromRangeStart w:id="332" w:author="Daniel Laughlin" w:date="2022-03-25T13:57:00Z" w:name="move99109070"/>
      <w:moveFrom w:id="333" w:author="Daniel Laughlin" w:date="2022-03-25T13:57:00Z">
        <w:del w:id="334" w:author="Daniel Laughlin" w:date="2022-03-25T13:57:00Z">
          <w:r w:rsidDel="000F45D6">
            <w:rPr>
              <w:rFonts w:ascii="Times New Roman" w:eastAsia="Times New Roman" w:hAnsi="Times New Roman" w:cs="Times New Roman"/>
              <w:color w:val="000000" w:themeColor="text1"/>
            </w:rPr>
            <w:delText xml:space="preserve">shows that these populations are likely to persist in the short term, substantiating the 2019 decision to remove this species from the Endangered Species List </w:delText>
          </w:r>
          <w:r w:rsidDel="000F45D6">
            <w:rPr>
              <w:rFonts w:ascii="Times New Roman" w:eastAsia="Times New Roman" w:hAnsi="Times New Roman" w:cs="Times New Roman"/>
              <w:color w:val="000000" w:themeColor="text1"/>
            </w:rPr>
            <w:fldChar w:fldCharType="begin" w:fldLock="1"/>
          </w:r>
          <w:r w:rsidDel="000F45D6">
            <w:rPr>
              <w:rFonts w:ascii="Times New Roman" w:eastAsia="Times New Roman" w:hAnsi="Times New Roman" w:cs="Times New Roman"/>
              <w:color w:val="000000" w:themeColor="text1"/>
            </w:rPr>
            <w:del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delInstrText>
          </w:r>
          <w:r w:rsidDel="000F45D6">
            <w:rPr>
              <w:rFonts w:ascii="Times New Roman" w:eastAsia="Times New Roman" w:hAnsi="Times New Roman" w:cs="Times New Roman"/>
              <w:color w:val="000000" w:themeColor="text1"/>
            </w:rPr>
            <w:fldChar w:fldCharType="separate"/>
          </w:r>
          <w:r w:rsidRPr="00960F72" w:rsidDel="000F45D6">
            <w:rPr>
              <w:rFonts w:ascii="Times New Roman" w:eastAsia="Times New Roman" w:hAnsi="Times New Roman" w:cs="Times New Roman"/>
              <w:noProof/>
              <w:color w:val="000000" w:themeColor="text1"/>
            </w:rPr>
            <w:delText>(Everson 2019)</w:delText>
          </w:r>
          <w:r w:rsidDel="000F45D6">
            <w:rPr>
              <w:rFonts w:ascii="Times New Roman" w:eastAsia="Times New Roman" w:hAnsi="Times New Roman" w:cs="Times New Roman"/>
              <w:color w:val="000000" w:themeColor="text1"/>
            </w:rPr>
            <w:fldChar w:fldCharType="end"/>
          </w:r>
          <w:r w:rsidDel="000F45D6">
            <w:rPr>
              <w:rFonts w:ascii="Times New Roman" w:eastAsia="Times New Roman" w:hAnsi="Times New Roman" w:cs="Times New Roman"/>
              <w:color w:val="000000" w:themeColor="text1"/>
            </w:rPr>
            <w:delText xml:space="preserve">. </w:delText>
          </w:r>
          <w:moveFromRangeStart w:id="335" w:author="Daniel Laughlin" w:date="2022-03-25T13:57:00Z" w:name="move99109039"/>
          <w:moveFromRangeEnd w:id="332"/>
          <w:r w:rsidDel="000F45D6">
            <w:rPr>
              <w:rFonts w:ascii="Times New Roman" w:eastAsia="Times New Roman" w:hAnsi="Times New Roman" w:cs="Times New Roman"/>
              <w:color w:val="000000" w:themeColor="text1"/>
            </w:rPr>
            <w:delText xml:space="preserve">We also provide further evidence that including information about cryptic life stages can alter the outcomes of population models </w:delText>
          </w:r>
          <w:r w:rsidDel="000F45D6">
            <w:rPr>
              <w:rFonts w:ascii="Times New Roman" w:eastAsia="Times New Roman" w:hAnsi="Times New Roman" w:cs="Times New Roman"/>
              <w:color w:val="000000" w:themeColor="text1"/>
            </w:rPr>
            <w:fldChar w:fldCharType="begin" w:fldLock="1"/>
          </w:r>
          <w:r w:rsidDel="000F45D6">
            <w:rPr>
              <w:rFonts w:ascii="Times New Roman" w:eastAsia="Times New Roman" w:hAnsi="Times New Roman" w:cs="Times New Roman"/>
              <w:color w:val="000000" w:themeColor="text1"/>
            </w:rPr>
            <w:del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delInstrText>
          </w:r>
          <w:r w:rsidDel="000F45D6">
            <w:rPr>
              <w:rFonts w:ascii="Times New Roman" w:eastAsia="Times New Roman" w:hAnsi="Times New Roman" w:cs="Times New Roman"/>
              <w:color w:val="000000" w:themeColor="text1"/>
            </w:rPr>
            <w:fldChar w:fldCharType="separate"/>
          </w:r>
          <w:r w:rsidRPr="00530923" w:rsidDel="000F45D6">
            <w:rPr>
              <w:rFonts w:ascii="Times New Roman" w:eastAsia="Times New Roman" w:hAnsi="Times New Roman" w:cs="Times New Roman"/>
              <w:noProof/>
              <w:color w:val="000000" w:themeColor="text1"/>
            </w:rPr>
            <w:delText>(Paniw et al. 2017, Nguyen et al. 2019)</w:delText>
          </w:r>
          <w:r w:rsidDel="000F45D6">
            <w:rPr>
              <w:rFonts w:ascii="Times New Roman" w:eastAsia="Times New Roman" w:hAnsi="Times New Roman" w:cs="Times New Roman"/>
              <w:color w:val="000000" w:themeColor="text1"/>
            </w:rPr>
            <w:fldChar w:fldCharType="end"/>
          </w:r>
          <w:r w:rsidDel="000F45D6">
            <w:rPr>
              <w:rFonts w:ascii="Times New Roman" w:eastAsia="Times New Roman" w:hAnsi="Times New Roman" w:cs="Times New Roman"/>
              <w:color w:val="000000" w:themeColor="text1"/>
            </w:rPr>
            <w:delText xml:space="preserve">. </w:delText>
          </w:r>
        </w:del>
      </w:moveFrom>
      <w:moveFromRangeEnd w:id="335"/>
      <w:del w:id="336" w:author="Daniel Laughlin" w:date="2022-03-25T13:57:00Z">
        <w:r w:rsidDel="000F45D6">
          <w:rPr>
            <w:rFonts w:ascii="Times New Roman" w:eastAsia="Times New Roman" w:hAnsi="Times New Roman" w:cs="Times New Roman"/>
            <w:color w:val="000000" w:themeColor="text1"/>
          </w:rPr>
          <w:delText>Finally</w:delText>
        </w:r>
      </w:del>
      <w:ins w:id="337" w:author="Daniel Laughlin" w:date="2022-03-25T13:57:00Z">
        <w:del w:id="338" w:author="Daniel Laughlin" w:date="2022-03-25T13:57:00Z">
          <w:r w:rsidR="000F45D6" w:rsidDel="000F45D6">
            <w:rPr>
              <w:rFonts w:ascii="Times New Roman" w:eastAsia="Times New Roman" w:hAnsi="Times New Roman" w:cs="Times New Roman"/>
              <w:color w:val="000000" w:themeColor="text1"/>
            </w:rPr>
            <w:delText xml:space="preserve">shows that these populations are likely to persist in the short term, substantiating the 2019 decision to remove this species from the Endangered Species List </w:delText>
          </w:r>
          <w:r w:rsidR="000F45D6" w:rsidDel="000F45D6">
            <w:rPr>
              <w:rFonts w:ascii="Times New Roman" w:eastAsia="Times New Roman" w:hAnsi="Times New Roman" w:cs="Times New Roman"/>
              <w:color w:val="000000" w:themeColor="text1"/>
            </w:rPr>
            <w:fldChar w:fldCharType="begin" w:fldLock="1"/>
          </w:r>
          <w:r w:rsidR="000F45D6" w:rsidDel="000F45D6">
            <w:rPr>
              <w:rFonts w:ascii="Times New Roman" w:eastAsia="Times New Roman" w:hAnsi="Times New Roman" w:cs="Times New Roman"/>
              <w:color w:val="000000" w:themeColor="text1"/>
            </w:rPr>
            <w:del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delInstrText>
          </w:r>
          <w:r w:rsidR="000F45D6" w:rsidDel="000F45D6">
            <w:rPr>
              <w:rFonts w:ascii="Times New Roman" w:eastAsia="Times New Roman" w:hAnsi="Times New Roman" w:cs="Times New Roman"/>
              <w:color w:val="000000" w:themeColor="text1"/>
            </w:rPr>
            <w:fldChar w:fldCharType="separate"/>
          </w:r>
          <w:r w:rsidR="000F45D6" w:rsidRPr="00960F72" w:rsidDel="000F45D6">
            <w:rPr>
              <w:rFonts w:ascii="Times New Roman" w:eastAsia="Times New Roman" w:hAnsi="Times New Roman" w:cs="Times New Roman"/>
              <w:noProof/>
              <w:color w:val="000000" w:themeColor="text1"/>
            </w:rPr>
            <w:delText>(Everson 2019)</w:delText>
          </w:r>
          <w:r w:rsidR="000F45D6" w:rsidDel="000F45D6">
            <w:rPr>
              <w:rFonts w:ascii="Times New Roman" w:eastAsia="Times New Roman" w:hAnsi="Times New Roman" w:cs="Times New Roman"/>
              <w:color w:val="000000" w:themeColor="text1"/>
            </w:rPr>
            <w:fldChar w:fldCharType="end"/>
          </w:r>
          <w:r w:rsidR="000F45D6" w:rsidDel="000F45D6">
            <w:rPr>
              <w:rFonts w:ascii="Times New Roman" w:eastAsia="Times New Roman" w:hAnsi="Times New Roman" w:cs="Times New Roman"/>
              <w:color w:val="000000" w:themeColor="text1"/>
            </w:rPr>
            <w:delText xml:space="preserve">. We also provide further evidence that including information about cryptic life stages can alter the outcomes of population models </w:delText>
          </w:r>
          <w:r w:rsidR="000F45D6" w:rsidDel="000F45D6">
            <w:rPr>
              <w:rFonts w:ascii="Times New Roman" w:eastAsia="Times New Roman" w:hAnsi="Times New Roman" w:cs="Times New Roman"/>
              <w:color w:val="000000" w:themeColor="text1"/>
            </w:rPr>
            <w:fldChar w:fldCharType="begin" w:fldLock="1"/>
          </w:r>
          <w:r w:rsidR="000F45D6" w:rsidDel="000F45D6">
            <w:rPr>
              <w:rFonts w:ascii="Times New Roman" w:eastAsia="Times New Roman" w:hAnsi="Times New Roman" w:cs="Times New Roman"/>
              <w:color w:val="000000" w:themeColor="text1"/>
            </w:rPr>
            <w:del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delInstrText>
          </w:r>
          <w:r w:rsidR="000F45D6" w:rsidDel="000F45D6">
            <w:rPr>
              <w:rFonts w:ascii="Times New Roman" w:eastAsia="Times New Roman" w:hAnsi="Times New Roman" w:cs="Times New Roman"/>
              <w:color w:val="000000" w:themeColor="text1"/>
            </w:rPr>
            <w:fldChar w:fldCharType="separate"/>
          </w:r>
          <w:r w:rsidR="000F45D6" w:rsidRPr="00530923" w:rsidDel="000F45D6">
            <w:rPr>
              <w:rFonts w:ascii="Times New Roman" w:eastAsia="Times New Roman" w:hAnsi="Times New Roman" w:cs="Times New Roman"/>
              <w:noProof/>
              <w:color w:val="000000" w:themeColor="text1"/>
            </w:rPr>
            <w:delText>(Paniw et al. 2017, Nguyen et al. 2019)</w:delText>
          </w:r>
          <w:r w:rsidR="000F45D6" w:rsidDel="000F45D6">
            <w:rPr>
              <w:rFonts w:ascii="Times New Roman" w:eastAsia="Times New Roman" w:hAnsi="Times New Roman" w:cs="Times New Roman"/>
              <w:color w:val="000000" w:themeColor="text1"/>
            </w:rPr>
            <w:fldChar w:fldCharType="end"/>
          </w:r>
          <w:r w:rsidR="000F45D6" w:rsidDel="000F45D6">
            <w:rPr>
              <w:rFonts w:ascii="Times New Roman" w:eastAsia="Times New Roman" w:hAnsi="Times New Roman" w:cs="Times New Roman"/>
              <w:color w:val="000000" w:themeColor="text1"/>
            </w:rPr>
            <w:delText xml:space="preserve">. </w:delText>
          </w:r>
        </w:del>
        <w:r w:rsidR="000F45D6">
          <w:rPr>
            <w:rFonts w:ascii="Times New Roman" w:eastAsia="Times New Roman" w:hAnsi="Times New Roman" w:cs="Times New Roman"/>
            <w:color w:val="000000" w:themeColor="text1"/>
          </w:rPr>
          <w:t>Second</w:t>
        </w:r>
      </w:ins>
      <w:r>
        <w:rPr>
          <w:rFonts w:ascii="Times New Roman" w:eastAsia="Times New Roman" w:hAnsi="Times New Roman" w:cs="Times New Roman"/>
          <w:color w:val="000000" w:themeColor="text1"/>
        </w:rPr>
        <w:t xml:space="preserve">, </w:t>
      </w:r>
      <w:del w:id="339" w:author="Daniel Laughlin" w:date="2022-03-25T13:58:00Z">
        <w:r w:rsidDel="000F45D6">
          <w:rPr>
            <w:rFonts w:ascii="Times New Roman" w:eastAsia="Times New Roman" w:hAnsi="Times New Roman" w:cs="Times New Roman"/>
            <w:color w:val="000000" w:themeColor="text1"/>
          </w:rPr>
          <w:delText>we show that</w:delText>
        </w:r>
        <w:r w:rsidDel="000F45D6">
          <w:rPr>
            <w:rFonts w:ascii="Times New Roman" w:eastAsia="Times New Roman" w:hAnsi="Times New Roman" w:cs="Times New Roman"/>
            <w:i/>
            <w:iCs/>
            <w:color w:val="000000" w:themeColor="text1"/>
          </w:rPr>
          <w:delText xml:space="preserve"> O. coloradensis</w:delText>
        </w:r>
        <w:r w:rsidDel="000F45D6">
          <w:rPr>
            <w:rFonts w:ascii="Times New Roman" w:eastAsia="Times New Roman" w:hAnsi="Times New Roman" w:cs="Times New Roman"/>
            <w:color w:val="000000" w:themeColor="text1"/>
          </w:rPr>
          <w:delText xml:space="preserve"> </w:delText>
        </w:r>
      </w:del>
      <w:r>
        <w:rPr>
          <w:rFonts w:ascii="Times New Roman" w:eastAsia="Times New Roman" w:hAnsi="Times New Roman" w:cs="Times New Roman"/>
          <w:color w:val="000000" w:themeColor="text1"/>
        </w:rPr>
        <w:t xml:space="preserve">populations </w:t>
      </w:r>
      <w:del w:id="340" w:author="Daniel Laughlin" w:date="2022-03-25T13:58:00Z">
        <w:r w:rsidDel="000F45D6">
          <w:rPr>
            <w:rFonts w:ascii="Times New Roman" w:eastAsia="Times New Roman" w:hAnsi="Times New Roman" w:cs="Times New Roman"/>
            <w:color w:val="000000" w:themeColor="text1"/>
          </w:rPr>
          <w:delText xml:space="preserve">at FEWAFB and Soapstone prairie </w:delText>
        </w:r>
      </w:del>
      <w:r>
        <w:rPr>
          <w:rFonts w:ascii="Times New Roman" w:eastAsia="Times New Roman" w:hAnsi="Times New Roman" w:cs="Times New Roman"/>
          <w:color w:val="000000" w:themeColor="text1"/>
        </w:rPr>
        <w:t xml:space="preserve">do not show </w:t>
      </w:r>
      <w:commentRangeStart w:id="341"/>
      <w:r>
        <w:rPr>
          <w:rFonts w:ascii="Times New Roman" w:eastAsia="Times New Roman" w:hAnsi="Times New Roman" w:cs="Times New Roman"/>
          <w:color w:val="000000" w:themeColor="text1"/>
        </w:rPr>
        <w:t xml:space="preserve">significant </w:t>
      </w:r>
      <w:commentRangeEnd w:id="341"/>
      <w:r w:rsidR="00E35717">
        <w:rPr>
          <w:rStyle w:val="CommentReference"/>
        </w:rPr>
        <w:commentReference w:id="341"/>
      </w:r>
      <w:r>
        <w:rPr>
          <w:rFonts w:ascii="Times New Roman" w:eastAsia="Times New Roman" w:hAnsi="Times New Roman" w:cs="Times New Roman"/>
          <w:color w:val="000000" w:themeColor="text1"/>
        </w:rPr>
        <w:t xml:space="preserve">signs of negative density dependence, demographic compensation, vital rate buffering, spatial asynchrony, or fine-scale source-sink dynamics. This may indicate that while these mechanisms may be important for the persistence of many small populations of rare plants, they are not strictly necessary in all cases. </w:t>
      </w:r>
      <w:ins w:id="342" w:author="Daniel Laughlin" w:date="2022-03-25T13:59:00Z">
        <w:r w:rsidR="000F45D6">
          <w:rPr>
            <w:rFonts w:ascii="Times New Roman" w:eastAsia="Times New Roman" w:hAnsi="Times New Roman" w:cs="Times New Roman"/>
            <w:color w:val="000000" w:themeColor="text1"/>
          </w:rPr>
          <w:t xml:space="preserve">Third, </w:t>
        </w:r>
      </w:ins>
      <w:del w:id="343" w:author="Daniel Laughlin" w:date="2022-03-25T13:59:00Z">
        <w:r w:rsidDel="000F45D6">
          <w:rPr>
            <w:rFonts w:ascii="Times New Roman" w:eastAsia="Times New Roman" w:hAnsi="Times New Roman" w:cs="Times New Roman"/>
            <w:color w:val="000000" w:themeColor="text1"/>
          </w:rPr>
          <w:delText xml:space="preserve"> </w:delText>
        </w:r>
      </w:del>
      <w:moveToRangeStart w:id="344" w:author="Daniel Laughlin" w:date="2022-03-25T13:57:00Z" w:name="move99109070"/>
      <w:moveTo w:id="345" w:author="Daniel Laughlin" w:date="2022-03-25T13:57:00Z">
        <w:del w:id="346" w:author="Daniel Laughlin" w:date="2022-03-25T13:59:00Z">
          <w:r w:rsidR="000F45D6" w:rsidDel="000F45D6">
            <w:rPr>
              <w:rFonts w:ascii="Times New Roman" w:eastAsia="Times New Roman" w:hAnsi="Times New Roman" w:cs="Times New Roman"/>
              <w:color w:val="000000" w:themeColor="text1"/>
            </w:rPr>
            <w:delText xml:space="preserve">shows that </w:delText>
          </w:r>
        </w:del>
        <w:r w:rsidR="000F45D6">
          <w:rPr>
            <w:rFonts w:ascii="Times New Roman" w:eastAsia="Times New Roman" w:hAnsi="Times New Roman" w:cs="Times New Roman"/>
            <w:color w:val="000000" w:themeColor="text1"/>
          </w:rPr>
          <w:t>these populations are likely to persist in the short term, substantiating the 2019 decision to remove this species from the Endangered Species List</w:t>
        </w:r>
      </w:moveTo>
      <w:ins w:id="347" w:author="Daniel Laughlin" w:date="2022-03-25T13:59:00Z">
        <w:r w:rsidR="000F45D6">
          <w:rPr>
            <w:rFonts w:ascii="Times New Roman" w:eastAsia="Times New Roman" w:hAnsi="Times New Roman" w:cs="Times New Roman"/>
            <w:color w:val="000000" w:themeColor="text1"/>
          </w:rPr>
          <w:t xml:space="preserve">, but the </w:t>
        </w:r>
      </w:ins>
      <w:ins w:id="348" w:author="Daniel Laughlin" w:date="2022-03-25T14:00:00Z">
        <w:r w:rsidR="000F45D6">
          <w:rPr>
            <w:rFonts w:ascii="Times New Roman" w:eastAsia="Times New Roman" w:hAnsi="Times New Roman" w:cs="Times New Roman"/>
            <w:color w:val="000000" w:themeColor="text1"/>
          </w:rPr>
          <w:t>negative effects of climate warming emphasize the importance of continued habitat protection</w:t>
        </w:r>
      </w:ins>
      <w:moveTo w:id="349" w:author="Daniel Laughlin" w:date="2022-03-25T13:57:00Z">
        <w:r w:rsidR="000F45D6">
          <w:rPr>
            <w:rFonts w:ascii="Times New Roman" w:eastAsia="Times New Roman" w:hAnsi="Times New Roman" w:cs="Times New Roman"/>
            <w:color w:val="000000" w:themeColor="text1"/>
          </w:rPr>
          <w:t xml:space="preserve">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960F72">
          <w:rPr>
            <w:rFonts w:ascii="Times New Roman" w:eastAsia="Times New Roman" w:hAnsi="Times New Roman" w:cs="Times New Roman"/>
            <w:noProof/>
            <w:color w:val="000000" w:themeColor="text1"/>
          </w:rPr>
          <w:t>(Everson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moveTo>
      <w:moveToRangeEnd w:id="344"/>
    </w:p>
    <w:p w14:paraId="1F608703" w14:textId="4E211C4D"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Including a discrete seedbank state in an IPM </w:t>
      </w:r>
      <w:del w:id="350" w:author="Daniel Laughlin" w:date="2022-03-25T13:52:00Z">
        <w:r w:rsidDel="00E35717">
          <w:rPr>
            <w:rFonts w:ascii="Times New Roman" w:eastAsia="Times New Roman" w:hAnsi="Times New Roman" w:cs="Times New Roman"/>
            <w:color w:val="000000" w:themeColor="text1"/>
          </w:rPr>
          <w:delText xml:space="preserve">significantly </w:delText>
        </w:r>
      </w:del>
      <w:r>
        <w:rPr>
          <w:rFonts w:ascii="Times New Roman" w:eastAsia="Times New Roman" w:hAnsi="Times New Roman" w:cs="Times New Roman"/>
          <w:color w:val="000000" w:themeColor="text1"/>
        </w:rPr>
        <w:t xml:space="preserve">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A”,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xml:space="preserve">; without seedbank: IPM </w:t>
      </w:r>
      <w:r w:rsidRPr="00BB12A9">
        <w:rPr>
          <w:rFonts w:ascii="Times New Roman" w:eastAsia="Times New Roman" w:hAnsi="Times New Roman" w:cs="Times New Roman"/>
          <w:color w:val="000000" w:themeColor="text1"/>
        </w:rPr>
        <w:lastRenderedPageBreak/>
        <w:t>“OO”,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w:t>
      </w:r>
      <w:ins w:id="351" w:author="Daniel Laughlin" w:date="2022-03-25T13:53:00Z">
        <w:r w:rsidR="00E35717">
          <w:rPr>
            <w:rFonts w:ascii="Times New Roman" w:eastAsia="Times New Roman" w:hAnsi="Times New Roman" w:cs="Times New Roman"/>
            <w:color w:val="000000" w:themeColor="text1"/>
          </w:rPr>
          <w:t>al</w:t>
        </w:r>
      </w:ins>
      <w:r>
        <w:rPr>
          <w:rFonts w:ascii="Times New Roman" w:eastAsia="Times New Roman" w:hAnsi="Times New Roman" w:cs="Times New Roman"/>
          <w:color w:val="000000" w:themeColor="text1"/>
        </w:rPr>
        <w:t xml:space="preserve">though </w:t>
      </w:r>
      <w:ins w:id="352" w:author="Daniel Laughlin" w:date="2022-03-25T13:53:00Z">
        <w:r w:rsidR="00E35717">
          <w:rPr>
            <w:rFonts w:ascii="Times New Roman" w:eastAsia="Times New Roman" w:hAnsi="Times New Roman" w:cs="Times New Roman"/>
            <w:color w:val="000000" w:themeColor="text1"/>
          </w:rPr>
          <w:t xml:space="preserve">it was surprising </w:t>
        </w:r>
      </w:ins>
      <w:del w:id="353" w:author="Daniel Laughlin" w:date="2022-03-25T13:53:00Z">
        <w:r w:rsidDel="00E35717">
          <w:rPr>
            <w:rFonts w:ascii="Times New Roman" w:eastAsia="Times New Roman" w:hAnsi="Times New Roman" w:cs="Times New Roman"/>
            <w:color w:val="000000" w:themeColor="text1"/>
          </w:rPr>
          <w:delText xml:space="preserve">the fact </w:delText>
        </w:r>
      </w:del>
      <w:r>
        <w:rPr>
          <w:rFonts w:ascii="Times New Roman" w:eastAsia="Times New Roman" w:hAnsi="Times New Roman" w:cs="Times New Roman"/>
          <w:color w:val="000000" w:themeColor="text1"/>
        </w:rPr>
        <w:t xml:space="preserve">that including </w:t>
      </w:r>
      <w:ins w:id="354" w:author="Daniel Laughlin" w:date="2022-03-25T13:53:00Z">
        <w:r w:rsidR="00E35717">
          <w:rPr>
            <w:rFonts w:ascii="Times New Roman" w:eastAsia="Times New Roman" w:hAnsi="Times New Roman" w:cs="Times New Roman"/>
            <w:color w:val="000000" w:themeColor="text1"/>
          </w:rPr>
          <w:t>the seed bank</w:t>
        </w:r>
      </w:ins>
      <w:ins w:id="355" w:author="Daniel Laughlin" w:date="2022-03-25T13:52:00Z">
        <w:r w:rsidR="00E35717">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t>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del w:id="356" w:author="Daniel Laughlin" w:date="2022-03-25T13:53:00Z">
        <w:r w:rsidDel="00E35717">
          <w:rPr>
            <w:rFonts w:ascii="Times New Roman" w:eastAsia="HGSMinchoE" w:hAnsi="Times New Roman" w:cs="Times New Roman"/>
            <w:color w:val="000000" w:themeColor="text1"/>
          </w:rPr>
          <w:delText>was surprising, since</w:delText>
        </w:r>
      </w:del>
      <w:ins w:id="357" w:author="Daniel Laughlin" w:date="2022-03-25T13:53:00Z">
        <w:r w:rsidR="00E35717">
          <w:rPr>
            <w:rFonts w:ascii="Times New Roman" w:eastAsia="HGSMinchoE" w:hAnsi="Times New Roman" w:cs="Times New Roman"/>
            <w:color w:val="000000" w:themeColor="text1"/>
          </w:rPr>
          <w:t>because</w:t>
        </w:r>
      </w:ins>
      <w:r>
        <w:rPr>
          <w:rFonts w:ascii="Times New Roman" w:eastAsia="HGSMinchoE" w:hAnsi="Times New Roman" w:cs="Times New Roman"/>
          <w:color w:val="000000" w:themeColor="text1"/>
        </w:rPr>
        <w:t xml:space="preserve"> seedbanks are </w:t>
      </w:r>
      <w:del w:id="358" w:author="Daniel Laughlin" w:date="2022-03-25T13:53:00Z">
        <w:r w:rsidDel="00E35717">
          <w:rPr>
            <w:rFonts w:ascii="Times New Roman" w:eastAsia="HGSMinchoE" w:hAnsi="Times New Roman" w:cs="Times New Roman"/>
            <w:color w:val="000000" w:themeColor="text1"/>
          </w:rPr>
          <w:delText xml:space="preserve">typically </w:delText>
        </w:r>
      </w:del>
      <w:r>
        <w:rPr>
          <w:rFonts w:ascii="Times New Roman" w:eastAsia="HGSMinchoE" w:hAnsi="Times New Roman" w:cs="Times New Roman"/>
          <w:color w:val="000000" w:themeColor="text1"/>
        </w:rPr>
        <w:t xml:space="preserve">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 xml:space="preserve">study, but is imprecise because of low sample size. These discrete rates for the probability of persisting and transitioning out of the seedbank have high elasticity, but not the highest elasticity of any vital rate in the IPM (Fig. 3: C), </w:t>
      </w:r>
      <w:commentRangeStart w:id="359"/>
      <w:r>
        <w:rPr>
          <w:rFonts w:ascii="Times New Roman" w:eastAsia="HGSMinchoE" w:hAnsi="Times New Roman" w:cs="Times New Roman"/>
          <w:color w:val="000000" w:themeColor="text1"/>
        </w:rPr>
        <w:t>which suggests that the</w:t>
      </w:r>
      <w:del w:id="360" w:author="Daniel Laughlin" w:date="2022-03-25T13:54:00Z">
        <w:r w:rsidDel="00E35717">
          <w:rPr>
            <w:rFonts w:ascii="Times New Roman" w:eastAsia="HGSMinchoE" w:hAnsi="Times New Roman" w:cs="Times New Roman"/>
            <w:color w:val="000000" w:themeColor="text1"/>
          </w:rPr>
          <w:delText>se</w:delText>
        </w:r>
      </w:del>
      <w:r>
        <w:rPr>
          <w:rFonts w:ascii="Times New Roman" w:eastAsia="HGSMinchoE" w:hAnsi="Times New Roman" w:cs="Times New Roman"/>
          <w:color w:val="000000" w:themeColor="text1"/>
        </w:rPr>
        <w:t xml:space="preserve"> imprecision in these vital rate estimates would not drastically impact predictions made from the IPM. </w:t>
      </w:r>
      <w:commentRangeEnd w:id="359"/>
      <w:r w:rsidR="00DE6468">
        <w:rPr>
          <w:rStyle w:val="CommentReference"/>
        </w:rPr>
        <w:commentReference w:id="359"/>
      </w:r>
      <w:r>
        <w:rPr>
          <w:rFonts w:ascii="Times New Roman" w:eastAsia="HGSMinchoE" w:hAnsi="Times New Roman" w:cs="Times New Roman"/>
          <w:color w:val="000000" w:themeColor="text1"/>
        </w:rPr>
        <w:t xml:space="preserve">The rate at which seeds produced by adult plants in year </w:t>
      </w:r>
      <w:proofErr w:type="spellStart"/>
      <w:r>
        <w:rPr>
          <w:rFonts w:ascii="Times New Roman" w:eastAsia="HGSMinchoE" w:hAnsi="Times New Roman" w:cs="Times New Roman"/>
          <w:i/>
          <w:iCs/>
          <w:color w:val="000000" w:themeColor="text1"/>
        </w:rPr>
        <w:t>t</w:t>
      </w:r>
      <w:proofErr w:type="spellEnd"/>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seedbank state that were constructed in the 1990s identified the emergence rate of new seedlings 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vegetative plant vital rate that is </w:t>
      </w:r>
      <w:commentRangeStart w:id="361"/>
      <w:del w:id="362" w:author="Daniel Laughlin" w:date="2022-03-25T13:55:00Z">
        <w:r w:rsidDel="00E35717">
          <w:rPr>
            <w:rFonts w:ascii="Times New Roman" w:eastAsia="HGSMinchoE" w:hAnsi="Times New Roman" w:cs="Times New Roman"/>
            <w:color w:val="000000" w:themeColor="text1"/>
          </w:rPr>
          <w:delText>“</w:delText>
        </w:r>
      </w:del>
      <w:r>
        <w:rPr>
          <w:rFonts w:ascii="Times New Roman" w:eastAsia="HGSMinchoE" w:hAnsi="Times New Roman" w:cs="Times New Roman"/>
          <w:color w:val="000000" w:themeColor="text1"/>
        </w:rPr>
        <w:t>closest</w:t>
      </w:r>
      <w:del w:id="363" w:author="Daniel Laughlin" w:date="2022-03-25T13:55:00Z">
        <w:r w:rsidDel="00E35717">
          <w:rPr>
            <w:rFonts w:ascii="Times New Roman" w:eastAsia="HGSMinchoE" w:hAnsi="Times New Roman" w:cs="Times New Roman"/>
            <w:color w:val="000000" w:themeColor="text1"/>
          </w:rPr>
          <w:delText>”</w:delText>
        </w:r>
      </w:del>
      <w:r>
        <w:rPr>
          <w:rFonts w:ascii="Times New Roman" w:eastAsia="HGSMinchoE" w:hAnsi="Times New Roman" w:cs="Times New Roman"/>
          <w:color w:val="000000" w:themeColor="text1"/>
        </w:rPr>
        <w:t xml:space="preserve"> </w:t>
      </w:r>
      <w:commentRangeEnd w:id="361"/>
      <w:r w:rsidR="00E35717">
        <w:rPr>
          <w:rStyle w:val="CommentReference"/>
        </w:rPr>
        <w:commentReference w:id="361"/>
      </w:r>
      <w:r>
        <w:rPr>
          <w:rFonts w:ascii="Times New Roman" w:eastAsia="HGSMinchoE" w:hAnsi="Times New Roman" w:cs="Times New Roman"/>
          <w:color w:val="000000" w:themeColor="text1"/>
        </w:rPr>
        <w:t xml:space="preserve">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1DE3812C"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We did not find strong evidence that any of the five proposed demographic mechanisms of small population persistence were acting in either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 Density dependence was important (Table 4; Fig. 4), but only had a significant impact on vital rate </w:t>
      </w:r>
      <w:r>
        <w:rPr>
          <w:rFonts w:ascii="Times New Roman" w:eastAsia="HGSMinchoE" w:hAnsi="Times New Roman" w:cs="Times New Roman"/>
          <w:color w:val="000000" w:themeColor="text1"/>
        </w:rPr>
        <w:lastRenderedPageBreak/>
        <w:t>models or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predicted from IPMs when subpopulation size was large. </w:t>
      </w:r>
      <w:commentRangeStart w:id="364"/>
      <w:r>
        <w:rPr>
          <w:rFonts w:ascii="Times New Roman" w:eastAsia="HGSMinchoE" w:hAnsi="Times New Roman" w:cs="Times New Roman"/>
          <w:color w:val="000000" w:themeColor="text1"/>
        </w:rPr>
        <w:t>Population growth rate did not increase when the number of plants was small, which shows that negative density dependence was not acting in these populations over the course of demographic monitoring</w:t>
      </w:r>
      <w:commentRangeEnd w:id="364"/>
      <w:r w:rsidR="00DE6468">
        <w:rPr>
          <w:rStyle w:val="CommentReference"/>
        </w:rPr>
        <w:commentReference w:id="364"/>
      </w:r>
      <w:r>
        <w:rPr>
          <w:rFonts w:ascii="Times New Roman" w:eastAsia="HGSMinchoE" w:hAnsi="Times New Roman" w:cs="Times New Roman"/>
          <w:color w:val="000000" w:themeColor="text1"/>
        </w:rPr>
        <w:t>. Vital rates had correlated responses to variation in the abiotic environment (Table 5), which is the inverse of what is expected if demographic buffering is taking place. It is possible that a signal of demographic buffering would appear if we considered different abiotic variables or had more data</w:t>
      </w:r>
      <w:del w:id="365" w:author="Daniel Laughlin" w:date="2022-03-25T14:04:00Z">
        <w:r w:rsidDel="00DE6468">
          <w:rPr>
            <w:rFonts w:ascii="Times New Roman" w:eastAsia="HGSMinchoE" w:hAnsi="Times New Roman" w:cs="Times New Roman"/>
            <w:color w:val="000000" w:themeColor="text1"/>
          </w:rPr>
          <w:delText>, but this is not a guarantee</w:delText>
        </w:r>
      </w:del>
      <w:r>
        <w:rPr>
          <w:rFonts w:ascii="Times New Roman" w:eastAsia="HGSMinchoE" w:hAnsi="Times New Roman" w:cs="Times New Roman"/>
          <w:color w:val="000000" w:themeColor="text1"/>
        </w:rPr>
        <w:t>. Vital rate buffering also was not identified, even when we simulated variation in discrete seedbank vital rate parameters across the entire set of possible values (from 0 to 1). Vital rates with higher coefficients of variation also had higher impacts 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Fig. 5),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fter abiotic or demographic perturbation. Of all </w:t>
      </w:r>
      <w:del w:id="366" w:author="Daniel Laughlin" w:date="2022-03-25T14:05:00Z">
        <w:r w:rsidDel="00DE6468">
          <w:rPr>
            <w:rFonts w:ascii="Times New Roman" w:eastAsia="HGSMinchoE" w:hAnsi="Times New Roman" w:cs="Times New Roman"/>
            <w:color w:val="000000" w:themeColor="text1"/>
          </w:rPr>
          <w:delText xml:space="preserve">of </w:delText>
        </w:r>
      </w:del>
      <w:r>
        <w:rPr>
          <w:rFonts w:ascii="Times New Roman" w:eastAsia="HGSMinchoE" w:hAnsi="Times New Roman" w:cs="Times New Roman"/>
          <w:color w:val="000000" w:themeColor="text1"/>
        </w:rPr>
        <w:t>the</w:t>
      </w:r>
      <w:ins w:id="367" w:author="Daniel Laughlin" w:date="2022-03-25T14:05:00Z">
        <w:r w:rsidR="00DE6468">
          <w:rPr>
            <w:rFonts w:ascii="Times New Roman" w:eastAsia="HGSMinchoE" w:hAnsi="Times New Roman" w:cs="Times New Roman"/>
            <w:color w:val="000000" w:themeColor="text1"/>
          </w:rPr>
          <w:t>se</w:t>
        </w:r>
      </w:ins>
      <w:r>
        <w:rPr>
          <w:rFonts w:ascii="Times New Roman" w:eastAsia="HGSMinchoE" w:hAnsi="Times New Roman" w:cs="Times New Roman"/>
          <w:color w:val="000000" w:themeColor="text1"/>
        </w:rPr>
        <w:t xml:space="preserve"> possible mechanisms, the evidence for spatial asynchrony and fine-scale source-sink dynamics was the </w:t>
      </w:r>
      <w:commentRangeStart w:id="368"/>
      <w:r>
        <w:rPr>
          <w:rFonts w:ascii="Times New Roman" w:eastAsia="HGSMinchoE" w:hAnsi="Times New Roman" w:cs="Times New Roman"/>
          <w:color w:val="000000" w:themeColor="text1"/>
        </w:rPr>
        <w:t>least weak</w:t>
      </w:r>
      <w:commentRangeEnd w:id="368"/>
      <w:r w:rsidR="00DE6468">
        <w:rPr>
          <w:rStyle w:val="CommentReference"/>
        </w:rPr>
        <w:commentReference w:id="368"/>
      </w:r>
      <w:r>
        <w:rPr>
          <w:rFonts w:ascii="Times New Roman" w:eastAsia="HGSMinchoE" w:hAnsi="Times New Roman" w:cs="Times New Roman"/>
          <w:color w:val="000000" w:themeColor="text1"/>
        </w:rPr>
        <w:t>.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61E98E04"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possible that support for one or more of these persistence mechanisms could emerge if more information about abiotic variation across space and time and data from more annual transitions was available for analysis. </w:t>
      </w:r>
      <w:commentRangeStart w:id="369"/>
      <w:r>
        <w:rPr>
          <w:rFonts w:ascii="Times New Roman" w:eastAsia="HGSMinchoE" w:hAnsi="Times New Roman" w:cs="Times New Roman"/>
          <w:color w:val="000000" w:themeColor="text1"/>
        </w:rPr>
        <w:t xml:space="preserve">However, our results do not show that any of these mechanisms are important for thes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over the demographic monitoring period. </w:t>
      </w:r>
      <w:commentRangeEnd w:id="369"/>
      <w:r w:rsidR="00D049BC">
        <w:rPr>
          <w:rStyle w:val="CommentReference"/>
        </w:rPr>
        <w:commentReference w:id="369"/>
      </w:r>
      <w:r>
        <w:rPr>
          <w:rFonts w:ascii="Times New Roman" w:eastAsia="HGSMinchoE" w:hAnsi="Times New Roman" w:cs="Times New Roman"/>
          <w:color w:val="000000" w:themeColor="text1"/>
        </w:rPr>
        <w:t xml:space="preserve">One potential explanation is that, while this species is a globally rare endemic with isolated subpopulations, it often grows at high local density. This strategy of </w:t>
      </w:r>
      <w:commentRangeStart w:id="370"/>
      <w:r>
        <w:rPr>
          <w:rFonts w:ascii="Times New Roman" w:eastAsia="HGSMinchoE" w:hAnsi="Times New Roman" w:cs="Times New Roman"/>
          <w:color w:val="000000" w:themeColor="text1"/>
        </w:rPr>
        <w:t xml:space="preserve">global rarity but local </w:t>
      </w:r>
      <w:r>
        <w:rPr>
          <w:rFonts w:ascii="Times New Roman" w:eastAsia="HGSMinchoE" w:hAnsi="Times New Roman" w:cs="Times New Roman"/>
          <w:color w:val="000000" w:themeColor="text1"/>
        </w:rPr>
        <w:lastRenderedPageBreak/>
        <w:t xml:space="preserve">abundance </w:t>
      </w:r>
      <w:commentRangeEnd w:id="370"/>
      <w:r w:rsidR="00D049BC">
        <w:rPr>
          <w:rStyle w:val="CommentReference"/>
        </w:rPr>
        <w:commentReference w:id="370"/>
      </w:r>
      <w:r>
        <w:rPr>
          <w:rFonts w:ascii="Times New Roman" w:eastAsia="HGSMinchoE" w:hAnsi="Times New Roman" w:cs="Times New Roman"/>
          <w:color w:val="000000" w:themeColor="text1"/>
        </w:rPr>
        <w:t xml:space="preserve">may allow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 It has also been shown that rare species are more likely than common species to benefit from facilitative interspecific interactions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627ABD">
        <w:rPr>
          <w:rFonts w:ascii="Times New Roman" w:eastAsia="HGSMinchoE" w:hAnsi="Times New Roman" w:cs="Times New Roman"/>
          <w:noProof/>
          <w:color w:val="000000" w:themeColor="text1"/>
        </w:rPr>
        <w:t>(Calatayud et al. 2020)</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Even though our analyses do not provide a clear answer to the question of how this particular rare species persists in this environment, </w:t>
      </w:r>
      <w:del w:id="371" w:author="Daniel Laughlin" w:date="2022-03-25T14:15:00Z">
        <w:r w:rsidDel="00D049BC">
          <w:rPr>
            <w:rFonts w:ascii="Times New Roman" w:eastAsia="HGSMinchoE" w:hAnsi="Times New Roman" w:cs="Times New Roman"/>
            <w:color w:val="000000" w:themeColor="text1"/>
          </w:rPr>
          <w:delText>they do show</w:delText>
        </w:r>
      </w:del>
      <w:ins w:id="372" w:author="Daniel Laughlin" w:date="2022-03-25T14:15:00Z">
        <w:r w:rsidR="00D049BC">
          <w:rPr>
            <w:rFonts w:ascii="Times New Roman" w:eastAsia="HGSMinchoE" w:hAnsi="Times New Roman" w:cs="Times New Roman"/>
            <w:color w:val="000000" w:themeColor="text1"/>
          </w:rPr>
          <w:t>our results imply</w:t>
        </w:r>
      </w:ins>
      <w:r>
        <w:rPr>
          <w:rFonts w:ascii="Times New Roman" w:eastAsia="HGSMinchoE" w:hAnsi="Times New Roman" w:cs="Times New Roman"/>
          <w:color w:val="000000" w:themeColor="text1"/>
        </w:rPr>
        <w:t xml:space="preserve">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154CD7CF"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w:t>
      </w:r>
      <w:ins w:id="373" w:author="Daniel Laughlin" w:date="2022-03-25T14:18:00Z">
        <w:r w:rsidR="00D52219">
          <w:rPr>
            <w:rFonts w:ascii="Times New Roman" w:eastAsia="HGSMinchoE" w:hAnsi="Times New Roman" w:cs="Times New Roman"/>
            <w:color w:val="000000" w:themeColor="text1"/>
          </w:rPr>
          <w:t xml:space="preserve">even with density dependence in the models </w:t>
        </w:r>
      </w:ins>
      <w:r>
        <w:rPr>
          <w:rFonts w:ascii="Times New Roman" w:eastAsia="HGSMinchoE" w:hAnsi="Times New Roman" w:cs="Times New Roman"/>
          <w:color w:val="000000" w:themeColor="text1"/>
        </w:rPr>
        <w:t xml:space="preserve">(Fig. 6: A-B). </w:t>
      </w:r>
      <w:commentRangeStart w:id="374"/>
      <w:r>
        <w:rPr>
          <w:rFonts w:ascii="Times New Roman" w:eastAsia="HGSMinchoE" w:hAnsi="Times New Roman" w:cs="Times New Roman"/>
          <w:color w:val="000000" w:themeColor="text1"/>
        </w:rPr>
        <w:t xml:space="preserve">While our simulations predicted that the Soapstone prairie population will stabilize by the end of the 100 year </w:t>
      </w:r>
      <w:commentRangeEnd w:id="374"/>
      <w:r w:rsidR="009D50FF">
        <w:rPr>
          <w:rStyle w:val="CommentReference"/>
        </w:rPr>
        <w:commentReference w:id="374"/>
      </w:r>
      <w:r>
        <w:rPr>
          <w:rFonts w:ascii="Times New Roman" w:eastAsia="HGSMinchoE" w:hAnsi="Times New Roman" w:cs="Times New Roman"/>
          <w:color w:val="000000" w:themeColor="text1"/>
        </w:rPr>
        <w:t>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values started to become less negative (Fig. 6: A). The rate of decline began to slow as the FEWAFB population size approached the equilibrium population size simulated at the Soapstone population (Fig. 6: B).   </w:t>
      </w:r>
      <w:commentRangeStart w:id="375"/>
      <w:r>
        <w:rPr>
          <w:rFonts w:ascii="Times New Roman" w:eastAsia="HGSMinchoE" w:hAnsi="Times New Roman" w:cs="Times New Roman"/>
          <w:color w:val="000000" w:themeColor="text1"/>
        </w:rPr>
        <w:t xml:space="preserve">This suggests that if the simulations lasted longer, the </w:t>
      </w:r>
      <w:commentRangeEnd w:id="375"/>
      <w:r w:rsidR="009D50FF">
        <w:rPr>
          <w:rStyle w:val="CommentReference"/>
        </w:rPr>
        <w:commentReference w:id="375"/>
      </w:r>
      <w:r>
        <w:rPr>
          <w:rFonts w:ascii="Times New Roman" w:eastAsia="HGSMinchoE" w:hAnsi="Times New Roman" w:cs="Times New Roman"/>
          <w:color w:val="000000" w:themeColor="text1"/>
        </w:rPr>
        <w:t xml:space="preserve">decline in size of the FEWAFB population might slow and both the </w:t>
      </w:r>
      <w:r>
        <w:rPr>
          <w:rFonts w:ascii="Times New Roman" w:eastAsia="HGSMinchoE" w:hAnsi="Times New Roman" w:cs="Times New Roman"/>
          <w:color w:val="000000" w:themeColor="text1"/>
        </w:rPr>
        <w:lastRenderedPageBreak/>
        <w:t>FEWFB and Soapstone populations might stabilize at a similar size. Average stochastic growth rate (</w:t>
      </w:r>
      <w:proofErr w:type="spellStart"/>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proofErr w:type="spellEnd"/>
      <w:r>
        <w:rPr>
          <w:rFonts w:ascii="Times New Roman" w:eastAsia="HGSMinchoE" w:hAnsi="Times New Roman" w:cs="Times New Roman"/>
          <w:color w:val="000000" w:themeColor="text1"/>
        </w:rPr>
        <w:t>) was smaller for the Soapstone population, even though this population didn’t decrease in size over the course of the simulation while the FEWAFB population did (Fig. 6: 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proofErr w:type="spellStart"/>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proofErr w:type="spellEnd"/>
      <w:r>
        <w:rPr>
          <w:rFonts w:ascii="Times New Roman" w:eastAsia="HGSMinchoE" w:hAnsi="Times New Roman" w:cs="Times New Roman"/>
          <w:color w:val="000000" w:themeColor="text1"/>
        </w:rPr>
        <w:t xml:space="preserve">). While these </w:t>
      </w:r>
      <w:proofErr w:type="spellStart"/>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proofErr w:type="spellEnd"/>
      <w:r>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42FBA092" w:rsidR="00BB142A" w:rsidRDefault="00BB142A" w:rsidP="00BB142A">
      <w:pPr>
        <w:spacing w:line="480" w:lineRule="auto"/>
        <w:ind w:firstLine="720"/>
        <w:rPr>
          <w:rFonts w:ascii="Times New Roman" w:eastAsia="HGSMinchoE" w:hAnsi="Times New Roman" w:cs="Times New Roman"/>
          <w:color w:val="000000" w:themeColor="text1"/>
        </w:rPr>
      </w:pPr>
      <w:commentRangeStart w:id="376"/>
      <w:r>
        <w:rPr>
          <w:rFonts w:ascii="Times New Roman" w:eastAsia="HGSMinchoE" w:hAnsi="Times New Roman" w:cs="Times New Roman"/>
          <w:color w:val="000000" w:themeColor="text1"/>
        </w:rPr>
        <w:t>Simulations additionally showed that the FEWAFB and Soapstone prairie populations might respond differently to the warmer and drier climate conditions that are predicted to occur with climate change</w:t>
      </w:r>
      <w:commentRangeEnd w:id="376"/>
      <w:r w:rsidR="00326DDC">
        <w:rPr>
          <w:rStyle w:val="CommentReference"/>
        </w:rPr>
        <w:commentReference w:id="376"/>
      </w:r>
      <w:r>
        <w:rPr>
          <w:rFonts w:ascii="Times New Roman" w:eastAsia="HGSMinchoE" w:hAnsi="Times New Roman" w:cs="Times New Roman"/>
          <w:color w:val="000000" w:themeColor="text1"/>
        </w:rPr>
        <w:t>.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proofErr w:type="spellStart"/>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proofErr w:type="spellEnd"/>
      <w:r>
        <w:rPr>
          <w:rFonts w:ascii="Times New Roman" w:eastAsia="HGSMinchoE" w:hAnsi="Times New Roman" w:cs="Times New Roman"/>
          <w:color w:val="000000" w:themeColor="text1"/>
          <w:vertAlign w:val="subscript"/>
        </w:rPr>
        <w:t xml:space="preserve">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There are many reasons why these two populations could respond differently to a change in climate. </w:t>
      </w:r>
      <w:commentRangeStart w:id="377"/>
      <w:r>
        <w:rPr>
          <w:rFonts w:ascii="Times New Roman" w:eastAsia="HGSMinchoE" w:hAnsi="Times New Roman" w:cs="Times New Roman"/>
          <w:color w:val="000000" w:themeColor="text1"/>
        </w:rPr>
        <w:t>It could be an artefact of the relatively short duration of demographic monitoring, which meant that we only were able to model the response of thes</w:t>
      </w:r>
      <w:commentRangeEnd w:id="377"/>
      <w:r w:rsidR="00326DDC">
        <w:rPr>
          <w:rStyle w:val="CommentReference"/>
        </w:rPr>
        <w:commentReference w:id="377"/>
      </w:r>
      <w:r>
        <w:rPr>
          <w:rFonts w:ascii="Times New Roman" w:eastAsia="HGSMinchoE" w:hAnsi="Times New Roman" w:cs="Times New Roman"/>
          <w:color w:val="000000" w:themeColor="text1"/>
        </w:rPr>
        <w:t xml:space="preserve">e </w:t>
      </w:r>
      <w:r>
        <w:rPr>
          <w:rFonts w:ascii="Times New Roman" w:eastAsia="HGSMinchoE" w:hAnsi="Times New Roman" w:cs="Times New Roman"/>
          <w:i/>
          <w:iCs/>
          <w:color w:val="000000" w:themeColor="text1"/>
        </w:rPr>
        <w:t xml:space="preserve">O. coloradensis </w:t>
      </w:r>
      <w:r>
        <w:rPr>
          <w:rFonts w:ascii="Times New Roman" w:eastAsia="HGSMinchoE" w:hAnsi="Times New Roman" w:cs="Times New Roman"/>
          <w:color w:val="000000" w:themeColor="text1"/>
        </w:rPr>
        <w:t xml:space="preserve">populations to a relatively small range of abiotic conditions. </w:t>
      </w:r>
      <w:commentRangeStart w:id="378"/>
      <w:r>
        <w:rPr>
          <w:rFonts w:ascii="Times New Roman" w:eastAsia="HGSMinchoE" w:hAnsi="Times New Roman" w:cs="Times New Roman"/>
          <w:color w:val="000000" w:themeColor="text1"/>
        </w:rPr>
        <w:t xml:space="preserve">This difference in response could also be driven by the difference in habitat at the FEWAFB and Soapstone prairie 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w:t>
      </w:r>
      <w:commentRangeEnd w:id="378"/>
      <w:r w:rsidR="00326DDC">
        <w:rPr>
          <w:rStyle w:val="CommentReference"/>
        </w:rPr>
        <w:commentReference w:id="378"/>
      </w:r>
      <w:r>
        <w:rPr>
          <w:rFonts w:ascii="Times New Roman" w:eastAsia="HGSMinchoE" w:hAnsi="Times New Roman" w:cs="Times New Roman"/>
          <w:color w:val="000000" w:themeColor="text1"/>
        </w:rPr>
        <w:t xml:space="preserve">A decrease in precipitation and increase in evapotranspiration as a result of higher temperature could certainly decrease flows in the streams </w:t>
      </w:r>
      <w:r>
        <w:rPr>
          <w:rFonts w:ascii="Times New Roman" w:eastAsia="HGSMinchoE" w:hAnsi="Times New Roman" w:cs="Times New Roman"/>
          <w:color w:val="000000" w:themeColor="text1"/>
        </w:rPr>
        <w:lastRenderedPageBreak/>
        <w:t xml:space="preserve">at FEWAFB, but would likely cause a drastic decrease in the amount of ephemeral wet meadow habitat at Soapstone prairie. This difference in habitat could explain the different simulated responses of these two populations to </w:t>
      </w:r>
      <w:ins w:id="379" w:author="Daniel Laughlin" w:date="2022-03-25T14:30:00Z">
        <w:r w:rsidR="00326DDC">
          <w:rPr>
            <w:rFonts w:ascii="Times New Roman" w:eastAsia="HGSMinchoE" w:hAnsi="Times New Roman" w:cs="Times New Roman"/>
            <w:color w:val="000000" w:themeColor="text1"/>
          </w:rPr>
          <w:t xml:space="preserve">simulated </w:t>
        </w:r>
      </w:ins>
      <w:del w:id="380" w:author="Daniel Laughlin" w:date="2022-03-25T14:30:00Z">
        <w:r w:rsidDel="00326DDC">
          <w:rPr>
            <w:rFonts w:ascii="Times New Roman" w:eastAsia="HGSMinchoE" w:hAnsi="Times New Roman" w:cs="Times New Roman"/>
            <w:color w:val="000000" w:themeColor="text1"/>
          </w:rPr>
          <w:delText xml:space="preserve">an approximation of </w:delText>
        </w:r>
      </w:del>
      <w:r>
        <w:rPr>
          <w:rFonts w:ascii="Times New Roman" w:eastAsia="HGSMinchoE" w:hAnsi="Times New Roman" w:cs="Times New Roman"/>
          <w:color w:val="000000" w:themeColor="text1"/>
        </w:rPr>
        <w:t xml:space="preserve">climate change. I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p>
    <w:p w14:paraId="43B5DD40" w14:textId="7C1216FE"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w:t>
      </w:r>
      <w:commentRangeStart w:id="381"/>
      <w:r>
        <w:rPr>
          <w:rFonts w:ascii="Times New Roman" w:eastAsia="HGSMinchoE" w:hAnsi="Times New Roman" w:cs="Times New Roman"/>
          <w:color w:val="000000" w:themeColor="text1"/>
        </w:rPr>
        <w:t xml:space="preserve">introgression </w:t>
      </w:r>
      <w:commentRangeEnd w:id="381"/>
      <w:r w:rsidR="00326DDC">
        <w:rPr>
          <w:rStyle w:val="CommentReference"/>
        </w:rPr>
        <w:commentReference w:id="381"/>
      </w:r>
      <w:r>
        <w:rPr>
          <w:rFonts w:ascii="Times New Roman" w:eastAsia="HGSMinchoE" w:hAnsi="Times New Roman" w:cs="Times New Roman"/>
          <w:color w:val="000000" w:themeColor="text1"/>
        </w:rPr>
        <w:t xml:space="preserve">and persistence of seeds into a seedbank, and that </w:t>
      </w:r>
      <w:commentRangeStart w:id="382"/>
      <w:r>
        <w:rPr>
          <w:rFonts w:ascii="Times New Roman" w:eastAsia="HGSMinchoE" w:hAnsi="Times New Roman" w:cs="Times New Roman"/>
          <w:color w:val="000000" w:themeColor="text1"/>
        </w:rPr>
        <w:t>density dependence is an important driver of its population growth and decline.</w:t>
      </w:r>
      <w:commentRangeEnd w:id="382"/>
      <w:r w:rsidR="00A11F9E">
        <w:rPr>
          <w:rStyle w:val="CommentReference"/>
        </w:rPr>
        <w:commentReference w:id="382"/>
      </w:r>
      <w:r>
        <w:rPr>
          <w:rFonts w:ascii="Times New Roman" w:eastAsia="HGSMinchoE" w:hAnsi="Times New Roman" w:cs="Times New Roman"/>
          <w:color w:val="000000" w:themeColor="text1"/>
        </w:rPr>
        <w:t xml:space="preserve"> More broadly, we show that this rare endemic species does not </w:t>
      </w:r>
      <w:commentRangeStart w:id="383"/>
      <w:r>
        <w:rPr>
          <w:rFonts w:ascii="Times New Roman" w:eastAsia="HGSMinchoE" w:hAnsi="Times New Roman" w:cs="Times New Roman"/>
          <w:color w:val="000000" w:themeColor="text1"/>
        </w:rPr>
        <w:t>employ negative density dependence</w:t>
      </w:r>
      <w:commentRangeEnd w:id="383"/>
      <w:r w:rsidR="00A11F9E">
        <w:rPr>
          <w:rStyle w:val="CommentReference"/>
        </w:rPr>
        <w:commentReference w:id="383"/>
      </w:r>
      <w:r>
        <w:rPr>
          <w:rFonts w:ascii="Times New Roman" w:eastAsia="HGSMinchoE" w:hAnsi="Times New Roman" w:cs="Times New Roman"/>
          <w:color w:val="000000" w:themeColor="text1"/>
        </w:rPr>
        <w:t xml:space="preserve">, demographic compensation, vital rate buffering, spatial asynchrony, or source-sink dynamics as primary strategies of persistence. Instead, pop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ersist via </w:t>
      </w:r>
      <w:del w:id="384" w:author="Daniel Laughlin" w:date="2022-03-25T14:34:00Z">
        <w:r w:rsidDel="00A11F9E">
          <w:rPr>
            <w:rFonts w:ascii="Times New Roman" w:eastAsia="HGSMinchoE" w:hAnsi="Times New Roman" w:cs="Times New Roman"/>
            <w:color w:val="000000" w:themeColor="text1"/>
          </w:rPr>
          <w:delText xml:space="preserve">a strategy of </w:delText>
        </w:r>
      </w:del>
      <w:r>
        <w:rPr>
          <w:rFonts w:ascii="Times New Roman" w:eastAsia="HGSMinchoE" w:hAnsi="Times New Roman" w:cs="Times New Roman"/>
          <w:color w:val="000000" w:themeColor="text1"/>
        </w:rPr>
        <w:t>high local abundance</w:t>
      </w:r>
      <w:ins w:id="385" w:author="Daniel Laughlin" w:date="2022-03-25T14:34:00Z">
        <w:r w:rsidR="00A11F9E">
          <w:rPr>
            <w:rFonts w:ascii="Times New Roman" w:eastAsia="HGSMinchoE" w:hAnsi="Times New Roman" w:cs="Times New Roman"/>
            <w:color w:val="000000" w:themeColor="text1"/>
          </w:rPr>
          <w:t>s</w:t>
        </w:r>
      </w:ins>
      <w:r>
        <w:rPr>
          <w:rFonts w:ascii="Times New Roman" w:eastAsia="HGSMinchoE" w:hAnsi="Times New Roman" w:cs="Times New Roman"/>
          <w:color w:val="000000" w:themeColor="text1"/>
        </w:rPr>
        <w:t xml:space="preserve"> that allow them to escape the challenges of small population size that rare species often face. These findings </w:t>
      </w:r>
      <w:del w:id="386" w:author="Daniel Laughlin" w:date="2022-03-25T14:34:00Z">
        <w:r w:rsidDel="00A11F9E">
          <w:rPr>
            <w:rFonts w:ascii="Times New Roman" w:eastAsia="HGSMinchoE" w:hAnsi="Times New Roman" w:cs="Times New Roman"/>
            <w:color w:val="000000" w:themeColor="text1"/>
          </w:rPr>
          <w:delText xml:space="preserve">emphasize </w:delText>
        </w:r>
      </w:del>
      <w:ins w:id="387" w:author="Daniel Laughlin" w:date="2022-03-25T14:34:00Z">
        <w:r w:rsidR="00A11F9E">
          <w:rPr>
            <w:rFonts w:ascii="Times New Roman" w:eastAsia="HGSMinchoE" w:hAnsi="Times New Roman" w:cs="Times New Roman"/>
            <w:color w:val="000000" w:themeColor="text1"/>
          </w:rPr>
          <w:t xml:space="preserve">suggest </w:t>
        </w:r>
      </w:ins>
      <w:r>
        <w:rPr>
          <w:rFonts w:ascii="Times New Roman" w:eastAsia="HGSMinchoE" w:hAnsi="Times New Roman" w:cs="Times New Roman"/>
          <w:color w:val="000000" w:themeColor="text1"/>
        </w:rPr>
        <w:t xml:space="preserve">that </w:t>
      </w:r>
      <w:ins w:id="388" w:author="Daniel Laughlin" w:date="2022-03-25T14:35:00Z">
        <w:r w:rsidR="00A11F9E">
          <w:rPr>
            <w:rFonts w:ascii="Times New Roman" w:eastAsia="HGSMinchoE" w:hAnsi="Times New Roman" w:cs="Times New Roman"/>
            <w:color w:val="000000" w:themeColor="text1"/>
          </w:rPr>
          <w:t xml:space="preserve">high local abundance should be added to the list of possible mechanisms </w:t>
        </w:r>
      </w:ins>
      <w:del w:id="389" w:author="Daniel Laughlin" w:date="2022-03-25T14:35:00Z">
        <w:r w:rsidDel="00A11F9E">
          <w:rPr>
            <w:rFonts w:ascii="Times New Roman" w:eastAsia="HGSMinchoE" w:hAnsi="Times New Roman" w:cs="Times New Roman"/>
            <w:color w:val="000000" w:themeColor="text1"/>
          </w:rPr>
          <w:delText>naturally rare species may employ many different strategies to</w:delText>
        </w:r>
      </w:del>
      <w:ins w:id="390" w:author="Daniel Laughlin" w:date="2022-03-25T14:35:00Z">
        <w:r w:rsidR="00A11F9E">
          <w:rPr>
            <w:rFonts w:ascii="Times New Roman" w:eastAsia="HGSMinchoE" w:hAnsi="Times New Roman" w:cs="Times New Roman"/>
            <w:color w:val="000000" w:themeColor="text1"/>
          </w:rPr>
          <w:t>that</w:t>
        </w:r>
      </w:ins>
      <w:r>
        <w:rPr>
          <w:rFonts w:ascii="Times New Roman" w:eastAsia="HGSMinchoE" w:hAnsi="Times New Roman" w:cs="Times New Roman"/>
          <w:color w:val="000000" w:themeColor="text1"/>
        </w:rPr>
        <w:t xml:space="preserve"> maintain </w:t>
      </w:r>
      <w:del w:id="391" w:author="Daniel Laughlin" w:date="2022-03-25T14:35:00Z">
        <w:r w:rsidDel="00A11F9E">
          <w:rPr>
            <w:rFonts w:ascii="Times New Roman" w:eastAsia="HGSMinchoE" w:hAnsi="Times New Roman" w:cs="Times New Roman"/>
            <w:color w:val="000000" w:themeColor="text1"/>
          </w:rPr>
          <w:delText xml:space="preserve">their </w:delText>
        </w:r>
      </w:del>
      <w:r>
        <w:rPr>
          <w:rFonts w:ascii="Times New Roman" w:eastAsia="HGSMinchoE" w:hAnsi="Times New Roman" w:cs="Times New Roman"/>
          <w:color w:val="000000" w:themeColor="text1"/>
        </w:rPr>
        <w:t>population</w:t>
      </w:r>
      <w:ins w:id="392" w:author="Daniel Laughlin" w:date="2022-03-25T14:35:00Z">
        <w:r w:rsidR="00A11F9E">
          <w:rPr>
            <w:rFonts w:ascii="Times New Roman" w:eastAsia="HGSMinchoE" w:hAnsi="Times New Roman" w:cs="Times New Roman"/>
            <w:color w:val="000000" w:themeColor="text1"/>
          </w:rPr>
          <w:t xml:space="preserve"> viability of rare species</w:t>
        </w:r>
      </w:ins>
      <w:del w:id="393" w:author="Daniel Laughlin" w:date="2022-03-25T14:35:00Z">
        <w:r w:rsidDel="00A11F9E">
          <w:rPr>
            <w:rFonts w:ascii="Times New Roman" w:eastAsia="HGSMinchoE" w:hAnsi="Times New Roman" w:cs="Times New Roman"/>
            <w:color w:val="000000" w:themeColor="text1"/>
          </w:rPr>
          <w:delText>s</w:delText>
        </w:r>
      </w:del>
      <w:r>
        <w:rPr>
          <w:rFonts w:ascii="Times New Roman" w:eastAsia="HGSMinchoE" w:hAnsi="Times New Roman" w:cs="Times New Roman"/>
          <w:color w:val="000000" w:themeColor="text1"/>
        </w:rPr>
        <w:t xml:space="preserve">. </w:t>
      </w:r>
      <w:del w:id="394" w:author="Daniel Laughlin" w:date="2022-03-25T14:35:00Z">
        <w:r w:rsidDel="00A11F9E">
          <w:rPr>
            <w:rFonts w:ascii="Times New Roman" w:eastAsia="HGSMinchoE" w:hAnsi="Times New Roman" w:cs="Times New Roman"/>
            <w:color w:val="000000" w:themeColor="text1"/>
          </w:rPr>
          <w:delText>Thus, c</w:delText>
        </w:r>
      </w:del>
      <w:ins w:id="395" w:author="Daniel Laughlin" w:date="2022-03-25T14:35:00Z">
        <w:r w:rsidR="00A11F9E">
          <w:rPr>
            <w:rFonts w:ascii="Times New Roman" w:eastAsia="HGSMinchoE" w:hAnsi="Times New Roman" w:cs="Times New Roman"/>
            <w:color w:val="000000" w:themeColor="text1"/>
          </w:rPr>
          <w:t>C</w:t>
        </w:r>
      </w:ins>
      <w:r>
        <w:rPr>
          <w:rFonts w:ascii="Times New Roman" w:eastAsia="HGSMinchoE" w:hAnsi="Times New Roman" w:cs="Times New Roman"/>
          <w:color w:val="000000" w:themeColor="text1"/>
        </w:rPr>
        <w:t xml:space="preserve">areful evaluation of the unique population dynamics of rare species is critical for their 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10AA93B9" w14:textId="7B40FF24" w:rsidR="00627ABD" w:rsidRPr="00627ABD" w:rsidRDefault="00F02825" w:rsidP="00627ABD">
      <w:pPr>
        <w:widowControl w:val="0"/>
        <w:autoSpaceDE w:val="0"/>
        <w:autoSpaceDN w:val="0"/>
        <w:adjustRightInd w:val="0"/>
        <w:spacing w:before="120" w:after="100"/>
        <w:ind w:left="480" w:hanging="480"/>
        <w:rPr>
          <w:rFonts w:ascii="Times New Roman" w:hAnsi="Times New Roman" w:cs="Times New Roman"/>
          <w:noProof/>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627ABD" w:rsidRPr="00627ABD">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7AF1D64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2AB74DB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lastRenderedPageBreak/>
        <w:t>Burgess, L. M., A. L. Hild, and N. L. Shaw. 2005. Capsule treatments to enhance seedling emergence of Gaura neomexicana ssp. coloradensis. Restoration Ecology 13:8–14.</w:t>
      </w:r>
    </w:p>
    <w:p w14:paraId="552D6E86"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4AF5ECF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p>
    <w:p w14:paraId="57916560"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Caswell, H. 2001. Matrix Population Models: Construction, Analysis, and Interpretation. 2nd edition. Sinauer Associates.</w:t>
      </w:r>
    </w:p>
    <w:p w14:paraId="7FEAE7F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71D1011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Drury, W. H. 1974. Rare species. Biological Conservation 6:162–169.</w:t>
      </w:r>
    </w:p>
    <w:p w14:paraId="7A24730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asterling, M. R., S. P. Ellner, and P. M. Dixon. 2000. Size-Specific Sensitivity: Applying a New Structured Population Model. Ecology 81:694–708.</w:t>
      </w:r>
    </w:p>
    <w:p w14:paraId="635E988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llner, S. P., D. Z. Childs, and M. Rees. 2016. Data-driven Modelling of Structured Populations. Springer International Publishing, Switzerland.</w:t>
      </w:r>
    </w:p>
    <w:p w14:paraId="3F0D8486"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llner, S. P., and M. Rees. 2006. Integral projection models for species with complex demography. American Naturalist 167:410–428.</w:t>
      </w:r>
    </w:p>
    <w:p w14:paraId="04A1E59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51F1B4AF"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Fieberg, J. R., K. Vitense, and D. H. Johnson. 2020. Resampling-based methods for biologists. PeerJ 2020.</w:t>
      </w:r>
    </w:p>
    <w:p w14:paraId="40AD8DD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5D26688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Grime, J. P. 1998. Benefits of plant diversity to ecosystems: immediate, filter and founder effects. Journal of Ecology 86:902–910.</w:t>
      </w:r>
    </w:p>
    <w:p w14:paraId="25843E6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5D5B0D4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 xml:space="preserve">Jennings, M. 2000. Endangered and Threatened Wildlife and Plants: Threatened Status for the Colorado Butterfly Plant (Gaura neomexicana ssp. coloradensis) From Southeastern </w:t>
      </w:r>
      <w:r w:rsidRPr="00627ABD">
        <w:rPr>
          <w:rFonts w:ascii="Times New Roman" w:hAnsi="Times New Roman" w:cs="Times New Roman"/>
          <w:noProof/>
        </w:rPr>
        <w:lastRenderedPageBreak/>
        <w:t>Wyoming, Northcentral Colorado, and Extreme Western Nebraska. Federal Register: The Daily Journal of the United States 65:62302–62310.</w:t>
      </w:r>
    </w:p>
    <w:p w14:paraId="0919FD9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p>
    <w:p w14:paraId="45217F2A"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evins, R., and D. Culver. 1971. Regional Coexistence of Species and Competition between Rare Species. Proceedings of the National Academy of Sciences 68:1246–1248.</w:t>
      </w:r>
    </w:p>
    <w:p w14:paraId="31183FC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yons, K. G., C. A. Brigham, B. H. Traut, and M. W. Schwartz. 2005. Rare species and ecosystem functioning. Conservation Biology 19:1019–1024.</w:t>
      </w:r>
    </w:p>
    <w:p w14:paraId="0A53A71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yons, K. G., and M. W. Schwartz. 2001. Rare species loss alters ecosystem function - Invasion resistance. Ecology Letters 4:358–365.</w:t>
      </w:r>
    </w:p>
    <w:p w14:paraId="463EB3A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E7E659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orris, W. F., and D. F. Doak. 2002. Quantitative Conservation Biology: Theory and Practice of Population Viability Analysis. Sinauer Associates, Sunderland, MA.</w:t>
      </w:r>
    </w:p>
    <w:p w14:paraId="020BD827"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1B700D8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34C4118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60E1EAFE"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Nguyen, V., Y. M. Buckley, R. Salguero-Gómez, and G. M. Wardle. 2019. Consequences of neglecting cryptic life stages from demographic models. Ecological Modelling 408.</w:t>
      </w:r>
    </w:p>
    <w:p w14:paraId="560108E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00BEB48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Paniw, M., P. F. Quintana-Ascencio, F. Ojeda, and R. Salguero-Gómez. 2017. Accounting for uncertainty in dormant life stages in stochastic demographic models. Oikos 126:900–909.</w:t>
      </w:r>
    </w:p>
    <w:p w14:paraId="2F212EA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2707CE0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7177D69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Säterberg, T., T. Jonsson, J. Yearsley, S. Berg, and B. Ebenman. 2019. A potential role for rare species in ecosystem dynamics. Scientific reports 9:11107.</w:t>
      </w:r>
    </w:p>
    <w:p w14:paraId="1D6F701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lastRenderedPageBreak/>
        <w:t>Sgarbi, L. F., and A. S. Melo. 2018. You don’t belong here: explaining the excess of rare species in terms of habitat, space and time. Oikos 127:497–506.</w:t>
      </w:r>
    </w:p>
    <w:p w14:paraId="572B60A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Smith, M. D., S. E. Koerner, A. K. Knapp, M. L. Avolio, F. A. Chaves, E. M. Denton, J. Dietrich, D. J. Gibson, J. Gray, A. M. Hoffman, D. L. Hoover, K. J. Komatsu, A. Silletti, K. R. Wilcox, Q. Yu, and J. M. Blair. 2020. Mass ratio effects underlie ecosystem responses to environmental change. Journal of Ecology 108:855–864.</w:t>
      </w:r>
    </w:p>
    <w:p w14:paraId="3627685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enables, W. N., and B. D. Ripley. 2002. Modern Applied Statistics with S. Fourth. Springer, New York.</w:t>
      </w:r>
    </w:p>
    <w:p w14:paraId="20D9C51E"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5D6BD3A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0CA2CF7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5CFE9585" w:rsidR="00F02825" w:rsidRPr="00A018BD" w:rsidRDefault="00F02825" w:rsidP="00627ABD">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4AE7E03A"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xml:space="preserve">** </w:t>
      </w:r>
      <w:r w:rsidR="00C115F1">
        <w:rPr>
          <w:rFonts w:ascii="Times New Roman" w:hAnsi="Times New Roman" w:cs="Times New Roman"/>
          <w:color w:val="000000" w:themeColor="text1"/>
        </w:rPr>
        <w:t xml:space="preserve">Note To Self: </w:t>
      </w:r>
      <w:r w:rsidRPr="00A018BD">
        <w:rPr>
          <w:rFonts w:ascii="Times New Roman" w:hAnsi="Times New Roman" w:cs="Times New Roman"/>
          <w:color w:val="000000" w:themeColor="text1"/>
        </w:rPr>
        <w:t xml:space="preserve">change the Rondeau and </w:t>
      </w:r>
      <w:proofErr w:type="spellStart"/>
      <w:r w:rsidRPr="00A018BD">
        <w:rPr>
          <w:rFonts w:ascii="Times New Roman" w:hAnsi="Times New Roman" w:cs="Times New Roman"/>
          <w:color w:val="000000" w:themeColor="text1"/>
        </w:rPr>
        <w:t>Heidel</w:t>
      </w:r>
      <w:proofErr w:type="spellEnd"/>
      <w:r w:rsidRPr="00A018BD">
        <w:rPr>
          <w:rFonts w:ascii="Times New Roman" w:hAnsi="Times New Roman" w:cs="Times New Roman"/>
          <w:color w:val="000000" w:themeColor="text1"/>
        </w:rPr>
        <w:t xml:space="preserve">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r w:rsidR="009F7CF9">
        <w:rPr>
          <w:rFonts w:ascii="Times New Roman" w:hAnsi="Times New Roman" w:cs="Times New Roman"/>
          <w:color w:val="000000" w:themeColor="text1"/>
        </w:rPr>
        <w:t xml:space="preserve"> ** </w:t>
      </w:r>
    </w:p>
    <w:p w14:paraId="29665172" w14:textId="3F65C037" w:rsidR="009414ED" w:rsidRPr="00A018BD" w:rsidRDefault="009414ED" w:rsidP="00B21A84">
      <w:pPr>
        <w:rPr>
          <w:rFonts w:ascii="Times New Roman" w:hAnsi="Times New Roman" w:cs="Times New Roman"/>
          <w:color w:val="000000" w:themeColor="text1"/>
        </w:rPr>
      </w:pPr>
    </w:p>
    <w:p w14:paraId="2C286E6A" w14:textId="77777777" w:rsidR="00860763" w:rsidRPr="00A018BD" w:rsidRDefault="00860763" w:rsidP="00B21A84">
      <w:pPr>
        <w:rPr>
          <w:rFonts w:ascii="Times New Roman" w:hAnsi="Times New Roman" w:cs="Times New Roman"/>
          <w:color w:val="000000" w:themeColor="text1"/>
        </w:rPr>
      </w:pPr>
    </w:p>
    <w:sectPr w:rsidR="00860763" w:rsidRPr="00A018BD" w:rsidSect="009414ED">
      <w:headerReference w:type="even" r:id="rId18"/>
      <w:head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el Laughlin" w:date="2022-03-25T14:20:00Z" w:initials="DL">
    <w:p w14:paraId="0478C269" w14:textId="77777777" w:rsidR="00D52219" w:rsidRDefault="00D52219" w:rsidP="00E92A17">
      <w:r>
        <w:rPr>
          <w:rStyle w:val="CommentReference"/>
        </w:rPr>
        <w:annotationRef/>
      </w:r>
      <w:r>
        <w:rPr>
          <w:sz w:val="20"/>
          <w:szCs w:val="20"/>
        </w:rPr>
        <w:t>Really, you’re gonna give me the first crack? Creating the title is the best part!</w:t>
      </w:r>
      <w:r>
        <w:rPr>
          <w:sz w:val="20"/>
          <w:szCs w:val="20"/>
        </w:rPr>
        <w:cr/>
      </w:r>
    </w:p>
  </w:comment>
  <w:comment w:id="9" w:author="Daniel Laughlin" w:date="2022-03-25T10:08:00Z" w:initials="DL">
    <w:p w14:paraId="3000D67A" w14:textId="27C6F3D0" w:rsidR="00C92DC7" w:rsidRDefault="00C92DC7" w:rsidP="0049707E">
      <w:r>
        <w:rPr>
          <w:rStyle w:val="CommentReference"/>
        </w:rPr>
        <w:annotationRef/>
      </w:r>
      <w:r>
        <w:rPr>
          <w:sz w:val="20"/>
          <w:szCs w:val="20"/>
        </w:rPr>
        <w:t>how? be specific</w:t>
      </w:r>
    </w:p>
  </w:comment>
  <w:comment w:id="10" w:author="Daniel Laughlin" w:date="2022-03-25T10:10:00Z" w:initials="DL">
    <w:p w14:paraId="00DE4B98" w14:textId="77777777" w:rsidR="00C92DC7" w:rsidRDefault="00C92DC7" w:rsidP="00F67D4A">
      <w:r>
        <w:rPr>
          <w:rStyle w:val="CommentReference"/>
        </w:rPr>
        <w:annotationRef/>
      </w:r>
      <w:r>
        <w:rPr>
          <w:sz w:val="20"/>
          <w:szCs w:val="20"/>
        </w:rPr>
        <w:t>I’m not sure I get the connection between community dynamics driven by abundant species and mechanisms of rare species persistence</w:t>
      </w:r>
    </w:p>
  </w:comment>
  <w:comment w:id="11" w:author="Daniel Laughlin" w:date="2022-03-25T10:11:00Z" w:initials="DL">
    <w:p w14:paraId="3792F56B" w14:textId="77777777" w:rsidR="00C92DC7" w:rsidRDefault="00C92DC7" w:rsidP="00B84F0F">
      <w:r>
        <w:rPr>
          <w:rStyle w:val="CommentReference"/>
        </w:rPr>
        <w:annotationRef/>
      </w:r>
      <w:r>
        <w:rPr>
          <w:sz w:val="20"/>
          <w:szCs w:val="20"/>
        </w:rPr>
        <w:t>is this true? what proportion? be specific and provide citation</w:t>
      </w:r>
    </w:p>
  </w:comment>
  <w:comment w:id="13" w:author="Daniel Laughlin" w:date="2022-03-25T10:12:00Z" w:initials="DL">
    <w:p w14:paraId="7B78149F" w14:textId="77777777" w:rsidR="00C92DC7" w:rsidRDefault="00C92DC7" w:rsidP="00C93BF0">
      <w:r>
        <w:rPr>
          <w:rStyle w:val="CommentReference"/>
        </w:rPr>
        <w:annotationRef/>
      </w:r>
      <w:r>
        <w:rPr>
          <w:sz w:val="20"/>
          <w:szCs w:val="20"/>
        </w:rPr>
        <w:t>what does this mean?</w:t>
      </w:r>
    </w:p>
  </w:comment>
  <w:comment w:id="20" w:author="Daniel Laughlin" w:date="2022-03-25T10:14:00Z" w:initials="DL">
    <w:p w14:paraId="3E2E1355" w14:textId="77777777" w:rsidR="00D203D1" w:rsidRDefault="00D203D1" w:rsidP="000E5C8F">
      <w:r>
        <w:rPr>
          <w:rStyle w:val="CommentReference"/>
        </w:rPr>
        <w:annotationRef/>
      </w:r>
      <w:r>
        <w:rPr>
          <w:sz w:val="20"/>
          <w:szCs w:val="20"/>
        </w:rPr>
        <w:t>citation?</w:t>
      </w:r>
    </w:p>
  </w:comment>
  <w:comment w:id="21" w:author="Daniel Laughlin" w:date="2022-03-25T14:09:00Z" w:initials="DL">
    <w:p w14:paraId="62A53CB7" w14:textId="77777777" w:rsidR="003C2A9E" w:rsidRDefault="003C2A9E" w:rsidP="002640B0">
      <w:r>
        <w:rPr>
          <w:rStyle w:val="CommentReference"/>
        </w:rPr>
        <w:annotationRef/>
      </w:r>
      <w:r>
        <w:rPr>
          <w:sz w:val="20"/>
          <w:szCs w:val="20"/>
        </w:rPr>
        <w:t>This paper needs a conceptual diagram that includes each mechanism, and an illustration of the evidence that is needed for each mechanism. For example, showing what you would expect in your regression models for density dependence or vital rate buffering, etc, would be very handy. It is hard to keep all the mechanisms straight and what is or isn’t evidence for each</w:t>
      </w:r>
    </w:p>
  </w:comment>
  <w:comment w:id="27" w:author="Daniel Laughlin" w:date="2022-03-25T10:17:00Z" w:initials="DL">
    <w:p w14:paraId="517A4881" w14:textId="781722F3" w:rsidR="00D203D1" w:rsidRDefault="00D203D1" w:rsidP="006C29D4">
      <w:r>
        <w:rPr>
          <w:rStyle w:val="CommentReference"/>
        </w:rPr>
        <w:annotationRef/>
      </w:r>
      <w:r>
        <w:rPr>
          <w:sz w:val="20"/>
          <w:szCs w:val="20"/>
        </w:rPr>
        <w:t>need specific citation for each mechanism in this paragraph (not just Dibner)</w:t>
      </w:r>
    </w:p>
  </w:comment>
  <w:comment w:id="49" w:author="Daniel Laughlin" w:date="2022-03-25T10:21:00Z" w:initials="DL">
    <w:p w14:paraId="0F192691" w14:textId="77777777" w:rsidR="00DD7C4D" w:rsidRDefault="00DD7C4D" w:rsidP="00AA536D">
      <w:r>
        <w:rPr>
          <w:rStyle w:val="CommentReference"/>
        </w:rPr>
        <w:annotationRef/>
      </w:r>
      <w:r>
        <w:rPr>
          <w:sz w:val="20"/>
          <w:szCs w:val="20"/>
        </w:rPr>
        <w:t>I assume that you are using quotes because you are citing a govt decision. You need to cite this decision.</w:t>
      </w:r>
    </w:p>
  </w:comment>
  <w:comment w:id="50" w:author="Daniel Laughlin" w:date="2022-03-25T10:22:00Z" w:initials="DL">
    <w:p w14:paraId="7121CBDD" w14:textId="77777777" w:rsidR="00DD7C4D" w:rsidRDefault="00DD7C4D" w:rsidP="00ED5E09">
      <w:r>
        <w:rPr>
          <w:rStyle w:val="CommentReference"/>
        </w:rPr>
        <w:annotationRef/>
      </w:r>
      <w:r>
        <w:rPr>
          <w:sz w:val="20"/>
          <w:szCs w:val="20"/>
        </w:rPr>
        <w:t>citation?</w:t>
      </w:r>
    </w:p>
  </w:comment>
  <w:comment w:id="53" w:author="Daniel Laughlin" w:date="2022-03-25T10:27:00Z" w:initials="DL">
    <w:p w14:paraId="56A2FBBD" w14:textId="77777777" w:rsidR="009579CE" w:rsidRDefault="009579CE" w:rsidP="00885E91">
      <w:r>
        <w:rPr>
          <w:rStyle w:val="CommentReference"/>
        </w:rPr>
        <w:annotationRef/>
      </w:r>
      <w:r>
        <w:rPr>
          <w:sz w:val="20"/>
          <w:szCs w:val="20"/>
        </w:rPr>
        <w:t>What did Floyd’s matrix model analyses have to say about any of this? I feel like this paper should be cited early on, and you should speculate about their results as evidence for any of these mechanisms</w:t>
      </w:r>
    </w:p>
  </w:comment>
  <w:comment w:id="60" w:author="Daniel Laughlin" w:date="2022-03-25T10:25:00Z" w:initials="DL">
    <w:p w14:paraId="6F098148" w14:textId="45A064B7" w:rsidR="009579CE" w:rsidRDefault="009579CE" w:rsidP="00264F4B">
      <w:r>
        <w:rPr>
          <w:rStyle w:val="CommentReference"/>
        </w:rPr>
        <w:annotationRef/>
      </w:r>
      <w:r>
        <w:rPr>
          <w:sz w:val="20"/>
          <w:szCs w:val="20"/>
        </w:rPr>
        <w:t>I wouldn’t call it anecdotal!</w:t>
      </w:r>
    </w:p>
  </w:comment>
  <w:comment w:id="61" w:author="Daniel Laughlin" w:date="2022-03-25T10:26:00Z" w:initials="DL">
    <w:p w14:paraId="4B944B3D" w14:textId="77777777" w:rsidR="009579CE" w:rsidRDefault="009579CE" w:rsidP="007814F7">
      <w:r>
        <w:rPr>
          <w:rStyle w:val="CommentReference"/>
        </w:rPr>
        <w:annotationRef/>
      </w:r>
      <w:r>
        <w:rPr>
          <w:sz w:val="20"/>
          <w:szCs w:val="20"/>
        </w:rPr>
        <w:t>cite your evidence</w:t>
      </w:r>
    </w:p>
  </w:comment>
  <w:comment w:id="68" w:author="Daniel Laughlin" w:date="2022-03-25T10:31:00Z" w:initials="DL">
    <w:p w14:paraId="1BEB71A8" w14:textId="77777777" w:rsidR="003C2A9E" w:rsidRDefault="004F6FFC" w:rsidP="007168B4">
      <w:r>
        <w:rPr>
          <w:rStyle w:val="CommentReference"/>
        </w:rPr>
        <w:annotationRef/>
      </w:r>
      <w:r w:rsidR="003C2A9E">
        <w:rPr>
          <w:sz w:val="20"/>
          <w:szCs w:val="20"/>
        </w:rPr>
        <w:t>This paragraph belongs in the discussion</w:t>
      </w:r>
    </w:p>
  </w:comment>
  <w:comment w:id="77" w:author="Daniel Laughlin" w:date="2022-03-25T10:30:00Z" w:initials="DL">
    <w:p w14:paraId="367F4CA3" w14:textId="3273F646" w:rsidR="004F6FFC" w:rsidRDefault="004F6FFC" w:rsidP="008A7437">
      <w:r>
        <w:rPr>
          <w:rStyle w:val="CommentReference"/>
        </w:rPr>
        <w:annotationRef/>
      </w:r>
      <w:r>
        <w:rPr>
          <w:sz w:val="20"/>
          <w:szCs w:val="20"/>
        </w:rPr>
        <w:t>Weird to present a result in the introduction?</w:t>
      </w:r>
    </w:p>
  </w:comment>
  <w:comment w:id="81" w:author="Daniel Laughlin" w:date="2022-03-25T10:33:00Z" w:initials="DL">
    <w:p w14:paraId="38DC9942" w14:textId="77777777" w:rsidR="004F6FFC" w:rsidRDefault="004F6FFC" w:rsidP="003101D0">
      <w:r>
        <w:rPr>
          <w:rStyle w:val="CommentReference"/>
        </w:rPr>
        <w:annotationRef/>
      </w:r>
      <w:r>
        <w:rPr>
          <w:sz w:val="20"/>
          <w:szCs w:val="20"/>
        </w:rPr>
        <w:t>citation?</w:t>
      </w:r>
    </w:p>
  </w:comment>
  <w:comment w:id="82" w:author="Daniel Laughlin" w:date="2022-03-25T10:35:00Z" w:initials="DL">
    <w:p w14:paraId="4448E5BB" w14:textId="77777777" w:rsidR="006A4261" w:rsidRDefault="006A4261" w:rsidP="004415FE">
      <w:r>
        <w:rPr>
          <w:rStyle w:val="CommentReference"/>
        </w:rPr>
        <w:annotationRef/>
      </w:r>
      <w:r>
        <w:rPr>
          <w:sz w:val="20"/>
          <w:szCs w:val="20"/>
        </w:rPr>
        <w:t>spell?</w:t>
      </w:r>
    </w:p>
  </w:comment>
  <w:comment w:id="85" w:author="Daniel Laughlin" w:date="2022-03-25T10:36:00Z" w:initials="DL">
    <w:p w14:paraId="7C3A13B3" w14:textId="77777777" w:rsidR="006A4261" w:rsidRDefault="006A4261" w:rsidP="00910007">
      <w:r>
        <w:rPr>
          <w:rStyle w:val="CommentReference"/>
        </w:rPr>
        <w:annotationRef/>
      </w:r>
      <w:r>
        <w:rPr>
          <w:sz w:val="20"/>
          <w:szCs w:val="20"/>
        </w:rPr>
        <w:t>us SI units: hectares</w:t>
      </w:r>
    </w:p>
  </w:comment>
  <w:comment w:id="90" w:author="Daniel Laughlin" w:date="2022-03-25T10:38:00Z" w:initials="DL">
    <w:p w14:paraId="4138287C" w14:textId="77777777" w:rsidR="006A4261" w:rsidRDefault="006A4261" w:rsidP="00F01A3F">
      <w:r>
        <w:rPr>
          <w:rStyle w:val="CommentReference"/>
        </w:rPr>
        <w:annotationRef/>
      </w:r>
      <w:r>
        <w:rPr>
          <w:sz w:val="20"/>
          <w:szCs w:val="20"/>
        </w:rPr>
        <w:t>vague, be specific</w:t>
      </w:r>
    </w:p>
  </w:comment>
  <w:comment w:id="119" w:author="Daniel Laughlin" w:date="2022-03-25T10:42:00Z" w:initials="DL">
    <w:p w14:paraId="2B3DDBBB" w14:textId="77777777" w:rsidR="00217A5F" w:rsidRDefault="00217A5F" w:rsidP="004C5344">
      <w:r>
        <w:rPr>
          <w:rStyle w:val="CommentReference"/>
        </w:rPr>
        <w:annotationRef/>
      </w:r>
      <w:r>
        <w:rPr>
          <w:sz w:val="20"/>
          <w:szCs w:val="20"/>
        </w:rPr>
        <w:t>this is problematic. Mature refers to reproductive, so this will confuse people</w:t>
      </w:r>
    </w:p>
  </w:comment>
  <w:comment w:id="123" w:author="Daniel Laughlin" w:date="2022-03-25T10:44:00Z" w:initials="DL">
    <w:p w14:paraId="6808E01C" w14:textId="77777777" w:rsidR="00217A5F" w:rsidRDefault="00217A5F" w:rsidP="0097260C">
      <w:r>
        <w:rPr>
          <w:rStyle w:val="CommentReference"/>
        </w:rPr>
        <w:annotationRef/>
      </w:r>
      <w:r>
        <w:rPr>
          <w:sz w:val="20"/>
          <w:szCs w:val="20"/>
        </w:rPr>
        <w:t>Illustrate this regression model in the appendix</w:t>
      </w:r>
    </w:p>
  </w:comment>
  <w:comment w:id="126" w:author="Daniel Laughlin" w:date="2022-03-25T10:45:00Z" w:initials="DL">
    <w:p w14:paraId="033A2040" w14:textId="77777777" w:rsidR="00ED0212" w:rsidRDefault="00217A5F" w:rsidP="002E4144">
      <w:r>
        <w:rPr>
          <w:rStyle w:val="CommentReference"/>
        </w:rPr>
        <w:annotationRef/>
      </w:r>
      <w:r w:rsidR="00ED0212">
        <w:rPr>
          <w:sz w:val="20"/>
          <w:szCs w:val="20"/>
        </w:rPr>
        <w:t>Site or sub-population level (Table 1)? Make sure to use these terms consistently to avoid confusion.</w:t>
      </w:r>
    </w:p>
  </w:comment>
  <w:comment w:id="132" w:author="Daniel Laughlin" w:date="2022-03-25T13:44:00Z" w:initials="DL">
    <w:p w14:paraId="1797A085" w14:textId="77777777" w:rsidR="009E1326" w:rsidRDefault="009E1326" w:rsidP="00E41B10">
      <w:r>
        <w:rPr>
          <w:rStyle w:val="CommentReference"/>
        </w:rPr>
        <w:annotationRef/>
      </w:r>
      <w:r>
        <w:rPr>
          <w:sz w:val="20"/>
          <w:szCs w:val="20"/>
        </w:rPr>
        <w:t>I feel like “Objective 1” should go here. See where I’ve added 2 and 3 to the methods below.</w:t>
      </w:r>
    </w:p>
  </w:comment>
  <w:comment w:id="139" w:author="Daniel Laughlin" w:date="2022-03-25T10:57:00Z" w:initials="DL">
    <w:p w14:paraId="1E6C9715" w14:textId="2EF5D3B4" w:rsidR="00114413" w:rsidRDefault="00114413" w:rsidP="00382E06">
      <w:r>
        <w:rPr>
          <w:rStyle w:val="CommentReference"/>
        </w:rPr>
        <w:annotationRef/>
      </w:r>
      <w:r>
        <w:rPr>
          <w:sz w:val="20"/>
          <w:szCs w:val="20"/>
        </w:rPr>
        <w:t>log(lambda_s)?</w:t>
      </w:r>
    </w:p>
  </w:comment>
  <w:comment w:id="140" w:author="Alice Elizabeth Stears" w:date="2022-03-16T18:59:00Z" w:initials="AES">
    <w:p w14:paraId="29289F10" w14:textId="46ECCD6E" w:rsidR="00730785" w:rsidRDefault="00730785" w:rsidP="001A4405">
      <w:r>
        <w:rPr>
          <w:rStyle w:val="CommentReference"/>
        </w:rPr>
        <w:annotationRef/>
      </w:r>
      <w:r>
        <w:rPr>
          <w:sz w:val="20"/>
          <w:szCs w:val="20"/>
        </w:rPr>
        <w:t>I don’t have confidence intervals for many of these yet because they take forever to run, but I’ll add them once they’re calculated…</w:t>
      </w:r>
    </w:p>
  </w:comment>
  <w:comment w:id="141" w:author="Daniel Laughlin" w:date="2022-03-25T11:19:00Z" w:initials="DL">
    <w:p w14:paraId="44A80220" w14:textId="77777777" w:rsidR="00C723E5" w:rsidRDefault="00C723E5" w:rsidP="0036616E">
      <w:r>
        <w:rPr>
          <w:rStyle w:val="CommentReference"/>
        </w:rPr>
        <w:annotationRef/>
      </w:r>
      <w:r>
        <w:rPr>
          <w:sz w:val="20"/>
          <w:szCs w:val="20"/>
        </w:rPr>
        <w:t>these are log(Lambda_s) right?</w:t>
      </w:r>
    </w:p>
  </w:comment>
  <w:comment w:id="155" w:author="Daniel Laughlin" w:date="2022-03-25T11:52:00Z" w:initials="DL">
    <w:p w14:paraId="38ED3D44" w14:textId="77777777" w:rsidR="00517ABF" w:rsidRDefault="00517ABF" w:rsidP="00EC265E">
      <w:r>
        <w:rPr>
          <w:rStyle w:val="CommentReference"/>
        </w:rPr>
        <w:annotationRef/>
      </w:r>
      <w:r>
        <w:rPr>
          <w:sz w:val="20"/>
          <w:szCs w:val="20"/>
        </w:rPr>
        <w:t>caution, rename</w:t>
      </w:r>
    </w:p>
  </w:comment>
  <w:comment w:id="156" w:author="Daniel Laughlin" w:date="2022-03-25T11:52:00Z" w:initials="DL">
    <w:p w14:paraId="7F55C51A" w14:textId="77777777" w:rsidR="00517ABF" w:rsidRDefault="00517ABF" w:rsidP="00D775F5">
      <w:r>
        <w:rPr>
          <w:rStyle w:val="CommentReference"/>
        </w:rPr>
        <w:annotationRef/>
      </w:r>
      <w:r>
        <w:rPr>
          <w:sz w:val="20"/>
          <w:szCs w:val="20"/>
        </w:rPr>
        <w:t>within the same subplot to ensure greater accuracy? worth mentioning</w:t>
      </w:r>
    </w:p>
  </w:comment>
  <w:comment w:id="158" w:author="Daniel Laughlin" w:date="2022-03-25T11:04:00Z" w:initials="DL">
    <w:p w14:paraId="691D01A4" w14:textId="187785F0" w:rsidR="00310065" w:rsidRDefault="00310065" w:rsidP="00CF39D4">
      <w:r>
        <w:rPr>
          <w:rStyle w:val="CommentReference"/>
        </w:rPr>
        <w:annotationRef/>
      </w:r>
      <w:r>
        <w:rPr>
          <w:sz w:val="20"/>
          <w:szCs w:val="20"/>
        </w:rPr>
        <w:t>Can you quantify the effect this assumption has on lambda? If you relax the assumption and allow some to survive, what proportion increase in lambda occurs? Seems like this is easy picking for a reviewer to nit pick at, and some estimate to justify why we assume they all die would be helpful</w:t>
      </w:r>
    </w:p>
  </w:comment>
  <w:comment w:id="164" w:author="Daniel Laughlin" w:date="2022-03-25T11:02:00Z" w:initials="DL">
    <w:p w14:paraId="757C93A5" w14:textId="18D4CDDE" w:rsidR="00310065" w:rsidRDefault="00310065" w:rsidP="00BC6C30">
      <w:r>
        <w:rPr>
          <w:rStyle w:val="CommentReference"/>
        </w:rPr>
        <w:annotationRef/>
      </w:r>
      <w:r>
        <w:rPr>
          <w:sz w:val="20"/>
          <w:szCs w:val="20"/>
        </w:rPr>
        <w:t>“model structures and notation from”?</w:t>
      </w:r>
    </w:p>
  </w:comment>
  <w:comment w:id="165" w:author="Daniel Laughlin" w:date="2022-03-25T11:06:00Z" w:initials="DL">
    <w:p w14:paraId="5F9B98CB" w14:textId="77777777" w:rsidR="00DD4037" w:rsidRDefault="00DD4037" w:rsidP="00A9014B">
      <w:r>
        <w:rPr>
          <w:rStyle w:val="CommentReference"/>
        </w:rPr>
        <w:annotationRef/>
      </w:r>
      <w:r>
        <w:rPr>
          <w:sz w:val="20"/>
          <w:szCs w:val="20"/>
        </w:rPr>
        <w:t>:)</w:t>
      </w:r>
    </w:p>
    <w:p w14:paraId="6F417D0F" w14:textId="77777777" w:rsidR="00DD4037" w:rsidRDefault="00DD4037" w:rsidP="00A9014B"/>
  </w:comment>
  <w:comment w:id="187" w:author="Daniel Laughlin" w:date="2022-03-25T11:16:00Z" w:initials="DL">
    <w:p w14:paraId="207F0D76" w14:textId="77777777" w:rsidR="00C723E5" w:rsidRDefault="00C723E5" w:rsidP="004B7439">
      <w:r>
        <w:rPr>
          <w:rStyle w:val="CommentReference"/>
        </w:rPr>
        <w:annotationRef/>
      </w:r>
      <w:r>
        <w:rPr>
          <w:sz w:val="20"/>
          <w:szCs w:val="20"/>
        </w:rPr>
        <w:t>what would constitute evidence for or against this mechanism?</w:t>
      </w:r>
    </w:p>
  </w:comment>
  <w:comment w:id="189" w:author="Daniel Laughlin" w:date="2022-03-25T11:16:00Z" w:initials="DL">
    <w:p w14:paraId="5D870C7D" w14:textId="4534271B" w:rsidR="00C723E5" w:rsidRDefault="00C723E5" w:rsidP="000A0DB0">
      <w:r>
        <w:rPr>
          <w:rStyle w:val="CommentReference"/>
        </w:rPr>
        <w:annotationRef/>
      </w:r>
      <w:r>
        <w:rPr>
          <w:sz w:val="20"/>
          <w:szCs w:val="20"/>
        </w:rPr>
        <w:t>what would constitute evidence for or against this mechanism?</w:t>
      </w:r>
    </w:p>
  </w:comment>
  <w:comment w:id="193" w:author="Daniel Laughlin" w:date="2022-03-25T11:13:00Z" w:initials="DL">
    <w:p w14:paraId="71E13093" w14:textId="20F6F30D" w:rsidR="00A33A59" w:rsidRDefault="00A33A59" w:rsidP="00546AB7">
      <w:r>
        <w:rPr>
          <w:rStyle w:val="CommentReference"/>
        </w:rPr>
        <w:annotationRef/>
      </w:r>
      <w:r>
        <w:rPr>
          <w:sz w:val="20"/>
          <w:szCs w:val="20"/>
        </w:rPr>
        <w:t>would it be better to draw from a beta distribution so that sampling outside [0,1] is impossible?</w:t>
      </w:r>
    </w:p>
  </w:comment>
  <w:comment w:id="194" w:author="Daniel Laughlin" w:date="2022-03-25T11:14:00Z" w:initials="DL">
    <w:p w14:paraId="3ED050BC" w14:textId="77777777" w:rsidR="00A33A59" w:rsidRDefault="00A33A59" w:rsidP="003D36D9">
      <w:r>
        <w:rPr>
          <w:rStyle w:val="CommentReference"/>
        </w:rPr>
        <w:annotationRef/>
      </w:r>
      <w:r>
        <w:rPr>
          <w:sz w:val="20"/>
          <w:szCs w:val="20"/>
        </w:rPr>
        <w:t>This is great. A clear statement about what would constitute evidence for this mechanism. Make sure that a similar statement is included for each of the these mechanisms at the end of each paragraph, simliiar to what you do here</w:t>
      </w:r>
    </w:p>
  </w:comment>
  <w:comment w:id="198" w:author="Daniel Laughlin" w:date="2022-03-25T11:15:00Z" w:initials="DL">
    <w:p w14:paraId="0022240F" w14:textId="77777777" w:rsidR="00C723E5" w:rsidRDefault="00C723E5" w:rsidP="00B66D3C">
      <w:r>
        <w:rPr>
          <w:rStyle w:val="CommentReference"/>
        </w:rPr>
        <w:annotationRef/>
      </w:r>
      <w:r>
        <w:rPr>
          <w:sz w:val="20"/>
          <w:szCs w:val="20"/>
        </w:rPr>
        <w:t>good</w:t>
      </w:r>
    </w:p>
  </w:comment>
  <w:comment w:id="202" w:author="Daniel Laughlin" w:date="2022-03-25T11:17:00Z" w:initials="DL">
    <w:p w14:paraId="1451EE42" w14:textId="77777777" w:rsidR="00C723E5" w:rsidRDefault="00C723E5" w:rsidP="005812D8">
      <w:r>
        <w:rPr>
          <w:rStyle w:val="CommentReference"/>
        </w:rPr>
        <w:annotationRef/>
      </w:r>
      <w:r>
        <w:rPr>
          <w:sz w:val="20"/>
          <w:szCs w:val="20"/>
        </w:rPr>
        <w:t>hoe exactly? state what would constitute evidence for or against</w:t>
      </w:r>
    </w:p>
  </w:comment>
  <w:comment w:id="205" w:author="Daniel Laughlin" w:date="2022-03-25T11:18:00Z" w:initials="DL">
    <w:p w14:paraId="75D8D141" w14:textId="77777777" w:rsidR="00C723E5" w:rsidRDefault="00C723E5" w:rsidP="002956FD">
      <w:r>
        <w:rPr>
          <w:rStyle w:val="CommentReference"/>
        </w:rPr>
        <w:annotationRef/>
      </w:r>
      <w:r>
        <w:rPr>
          <w:sz w:val="20"/>
          <w:szCs w:val="20"/>
        </w:rPr>
        <w:t>log() ? I assume so given the values in Table 2. Change throughout</w:t>
      </w:r>
    </w:p>
  </w:comment>
  <w:comment w:id="214" w:author="Daniel Laughlin" w:date="2022-03-25T11:31:00Z" w:initials="DL">
    <w:p w14:paraId="293C9B07" w14:textId="77777777" w:rsidR="009F6843" w:rsidRDefault="009F6843" w:rsidP="00E95DAA">
      <w:r>
        <w:rPr>
          <w:rStyle w:val="CommentReference"/>
        </w:rPr>
        <w:annotationRef/>
      </w:r>
      <w:r>
        <w:rPr>
          <w:sz w:val="20"/>
          <w:szCs w:val="20"/>
        </w:rPr>
        <w:t>This does not belong in Results, move to methods if its not already there (I think it is?)</w:t>
      </w:r>
    </w:p>
  </w:comment>
  <w:comment w:id="215" w:author="Daniel Laughlin" w:date="2022-03-25T11:32:00Z" w:initials="DL">
    <w:p w14:paraId="5A2BAA2D" w14:textId="77777777" w:rsidR="009F6843" w:rsidRDefault="009F6843" w:rsidP="0088596B">
      <w:r>
        <w:rPr>
          <w:rStyle w:val="CommentReference"/>
        </w:rPr>
        <w:annotationRef/>
      </w:r>
      <w:r>
        <w:rPr>
          <w:sz w:val="20"/>
          <w:szCs w:val="20"/>
        </w:rPr>
        <w:t>see, this is the first result</w:t>
      </w:r>
    </w:p>
  </w:comment>
  <w:comment w:id="217" w:author="Daniel Laughlin" w:date="2022-03-25T11:32:00Z" w:initials="DL">
    <w:p w14:paraId="3AFA9CA9" w14:textId="77777777" w:rsidR="009F6843" w:rsidRDefault="009F6843" w:rsidP="0089481F">
      <w:r>
        <w:rPr>
          <w:rStyle w:val="CommentReference"/>
        </w:rPr>
        <w:annotationRef/>
      </w:r>
      <w:r>
        <w:rPr>
          <w:sz w:val="20"/>
          <w:szCs w:val="20"/>
        </w:rPr>
        <w:t>delete the colon, just use “2A”. change throughout</w:t>
      </w:r>
    </w:p>
  </w:comment>
  <w:comment w:id="218" w:author="Daniel Laughlin" w:date="2022-03-25T11:34:00Z" w:initials="DL">
    <w:p w14:paraId="240680DF" w14:textId="77777777" w:rsidR="009F6843" w:rsidRDefault="009F6843" w:rsidP="00FA7D6E">
      <w:r>
        <w:rPr>
          <w:rStyle w:val="CommentReference"/>
        </w:rPr>
        <w:annotationRef/>
      </w:r>
      <w:r>
        <w:rPr>
          <w:sz w:val="20"/>
          <w:szCs w:val="20"/>
        </w:rPr>
        <w:t>This is not true, only when the regression line is below the 1:1 line</w:t>
      </w:r>
    </w:p>
  </w:comment>
  <w:comment w:id="231" w:author="Daniel Laughlin" w:date="2022-03-25T11:37:00Z" w:initials="DL">
    <w:p w14:paraId="359476BC" w14:textId="77777777" w:rsidR="004367AB" w:rsidRDefault="004367AB" w:rsidP="004440AE">
      <w:r>
        <w:rPr>
          <w:rStyle w:val="CommentReference"/>
        </w:rPr>
        <w:annotationRef/>
      </w:r>
      <w:r>
        <w:rPr>
          <w:sz w:val="20"/>
          <w:szCs w:val="20"/>
        </w:rPr>
        <w:t>is this better than a poisson, or pseudo-poisson?</w:t>
      </w:r>
    </w:p>
  </w:comment>
  <w:comment w:id="234" w:author="Daniel Laughlin" w:date="2022-03-25T11:30:00Z" w:initials="DL">
    <w:p w14:paraId="7FE1CFCC" w14:textId="1B9BDE85" w:rsidR="009F6843" w:rsidRDefault="009F6843" w:rsidP="000C585E">
      <w:r>
        <w:rPr>
          <w:rStyle w:val="CommentReference"/>
        </w:rPr>
        <w:annotationRef/>
      </w:r>
      <w:r>
        <w:rPr>
          <w:sz w:val="20"/>
          <w:szCs w:val="20"/>
        </w:rPr>
        <w:t>low resolution figure.</w:t>
      </w:r>
    </w:p>
  </w:comment>
  <w:comment w:id="235" w:author="Daniel Laughlin" w:date="2022-03-25T11:38:00Z" w:initials="DL">
    <w:p w14:paraId="6F11DC2F" w14:textId="77777777" w:rsidR="004367AB" w:rsidRDefault="004367AB" w:rsidP="0042721C">
      <w:r>
        <w:rPr>
          <w:rStyle w:val="CommentReference"/>
        </w:rPr>
        <w:annotationRef/>
      </w:r>
      <w:r>
        <w:rPr>
          <w:sz w:val="20"/>
          <w:szCs w:val="20"/>
        </w:rPr>
        <w:t>would be nice to have 95%CI for each regression. If that makes things too busy, you could make this a 4x2 panel</w:t>
      </w:r>
    </w:p>
  </w:comment>
  <w:comment w:id="236" w:author="Daniel Laughlin" w:date="2022-03-25T14:45:00Z" w:initials="DL">
    <w:p w14:paraId="679822C7" w14:textId="77777777" w:rsidR="004657B7" w:rsidRDefault="004657B7" w:rsidP="002C7454">
      <w:r>
        <w:rPr>
          <w:rStyle w:val="CommentReference"/>
        </w:rPr>
        <w:annotationRef/>
      </w:r>
      <w:r>
        <w:rPr>
          <w:sz w:val="20"/>
          <w:szCs w:val="20"/>
        </w:rPr>
        <w:t>You may want to explain why there is a lower left corner of vacant space in panel B , related to seedling sizes &lt; 3 cm</w:t>
      </w:r>
    </w:p>
  </w:comment>
  <w:comment w:id="241" w:author="Daniel Laughlin" w:date="2022-03-25T11:41:00Z" w:initials="DL">
    <w:p w14:paraId="25CA48FC" w14:textId="527B1484" w:rsidR="00517ABF" w:rsidRDefault="00DA0BEC" w:rsidP="003B512E">
      <w:r>
        <w:rPr>
          <w:rStyle w:val="CommentReference"/>
        </w:rPr>
        <w:annotationRef/>
      </w:r>
      <w:r w:rsidR="00517ABF">
        <w:rPr>
          <w:sz w:val="20"/>
          <w:szCs w:val="20"/>
        </w:rPr>
        <w:t>Take advantage of how you set up the paper in the Intro to organize the subheadings. This paragraph could be titled: “Objective 1: the importance of the seed bank stage”</w:t>
      </w:r>
    </w:p>
    <w:p w14:paraId="5C5EA41E" w14:textId="77777777" w:rsidR="00517ABF" w:rsidRDefault="00517ABF" w:rsidP="003B512E"/>
    <w:p w14:paraId="35CAF20F" w14:textId="77777777" w:rsidR="00517ABF" w:rsidRDefault="00517ABF" w:rsidP="003B512E">
      <w:r>
        <w:rPr>
          <w:sz w:val="20"/>
          <w:szCs w:val="20"/>
        </w:rPr>
        <w:t>Clarifying the structure, in relation to how you set up the paper in the intro and methods, would be good</w:t>
      </w:r>
    </w:p>
  </w:comment>
  <w:comment w:id="250" w:author="Daniel Laughlin" w:date="2022-03-25T11:39:00Z" w:initials="DL">
    <w:p w14:paraId="20C0CB12" w14:textId="45B4F726" w:rsidR="004367AB" w:rsidRDefault="004367AB" w:rsidP="00194964">
      <w:r>
        <w:rPr>
          <w:rStyle w:val="CommentReference"/>
        </w:rPr>
        <w:annotationRef/>
      </w:r>
      <w:r>
        <w:rPr>
          <w:sz w:val="20"/>
          <w:szCs w:val="20"/>
        </w:rPr>
        <w:t>can you just include these CIs in the previous sentence in parentheses?</w:t>
      </w:r>
    </w:p>
  </w:comment>
  <w:comment w:id="252" w:author="Daniel Laughlin" w:date="2022-03-25T11:48:00Z" w:initials="DL">
    <w:p w14:paraId="288F2E26" w14:textId="77777777" w:rsidR="00077A67" w:rsidRDefault="00077A67" w:rsidP="00FE24C7">
      <w:r>
        <w:rPr>
          <w:rStyle w:val="CommentReference"/>
        </w:rPr>
        <w:annotationRef/>
      </w:r>
      <w:r>
        <w:rPr>
          <w:sz w:val="20"/>
          <w:szCs w:val="20"/>
        </w:rPr>
        <w:t>I’m unclear how this paragraph relates to your overall objectives: it feels more closely connected to testing the importance of density-dependence yet that comes next?</w:t>
      </w:r>
    </w:p>
  </w:comment>
  <w:comment w:id="259" w:author="Daniel Laughlin" w:date="2022-03-25T11:50:00Z" w:initials="DL">
    <w:p w14:paraId="788FF382" w14:textId="77777777" w:rsidR="00077A67" w:rsidRDefault="00077A67" w:rsidP="00407201">
      <w:r>
        <w:rPr>
          <w:rStyle w:val="CommentReference"/>
        </w:rPr>
        <w:annotationRef/>
      </w:r>
      <w:r>
        <w:rPr>
          <w:sz w:val="20"/>
          <w:szCs w:val="20"/>
        </w:rPr>
        <w:t>Do you mean a “large contribution of seeds from large plants into the seedbank”?</w:t>
      </w:r>
    </w:p>
  </w:comment>
  <w:comment w:id="272" w:author="Daniel Laughlin" w:date="2022-03-25T12:09:00Z" w:initials="DL">
    <w:p w14:paraId="5A1956B6" w14:textId="77777777" w:rsidR="006222FC" w:rsidRDefault="006222FC" w:rsidP="008B3F5E">
      <w:r>
        <w:rPr>
          <w:rStyle w:val="CommentReference"/>
        </w:rPr>
        <w:annotationRef/>
      </w:r>
      <w:r>
        <w:rPr>
          <w:sz w:val="20"/>
          <w:szCs w:val="20"/>
        </w:rPr>
        <w:t>start with a general statement about whether evidence for the mechanism was found</w:t>
      </w:r>
    </w:p>
  </w:comment>
  <w:comment w:id="273" w:author="Daniel Laughlin" w:date="2022-03-25T13:59:00Z" w:initials="DL">
    <w:p w14:paraId="5FFB7FD6" w14:textId="77777777" w:rsidR="000F45D6" w:rsidRDefault="000F45D6" w:rsidP="00FE7284">
      <w:r>
        <w:rPr>
          <w:rStyle w:val="CommentReference"/>
        </w:rPr>
        <w:annotationRef/>
      </w:r>
      <w:r>
        <w:rPr>
          <w:sz w:val="20"/>
          <w:szCs w:val="20"/>
        </w:rPr>
        <w:t>If DD models are most often better models of vital rates than DI models, why do you conclude that DD is not important??</w:t>
      </w:r>
    </w:p>
  </w:comment>
  <w:comment w:id="278" w:author="Daniel Laughlin" w:date="2022-03-25T13:49:00Z" w:initials="DL">
    <w:p w14:paraId="22D87967" w14:textId="4E641506" w:rsidR="005D14A5" w:rsidRDefault="005D14A5" w:rsidP="00370622">
      <w:r>
        <w:rPr>
          <w:rStyle w:val="CommentReference"/>
        </w:rPr>
        <w:annotationRef/>
      </w:r>
      <w:r>
        <w:rPr>
          <w:sz w:val="20"/>
          <w:szCs w:val="20"/>
        </w:rPr>
        <w:t xml:space="preserve">I’m not sure how to interpret Figure 4. Should this be positive if density dependence is really important? </w:t>
      </w:r>
    </w:p>
  </w:comment>
  <w:comment w:id="276" w:author="Daniel Laughlin" w:date="2022-03-25T12:00:00Z" w:initials="DL">
    <w:p w14:paraId="12B78D6E" w14:textId="65B61C2A" w:rsidR="005E17DF" w:rsidRDefault="005E17DF" w:rsidP="00BA1C71">
      <w:r>
        <w:rPr>
          <w:rStyle w:val="CommentReference"/>
        </w:rPr>
        <w:annotationRef/>
      </w:r>
      <w:r>
        <w:rPr>
          <w:sz w:val="20"/>
          <w:szCs w:val="20"/>
        </w:rPr>
        <w:t>Would this effect be significant if calcualted at the plot level? It seems like one outlier is driving this result to non-significance. What about a leave-one-out analysis to test the robustness of this regression with just six points? This looks like DD is importnat, and I would hate to conclude that it isn’t without further exploration</w:t>
      </w:r>
    </w:p>
  </w:comment>
  <w:comment w:id="279" w:author="Daniel Laughlin" w:date="2022-03-25T12:01:00Z" w:initials="DL">
    <w:p w14:paraId="0AE60927" w14:textId="77777777" w:rsidR="009E3F0F" w:rsidRDefault="005E17DF" w:rsidP="00152DFE">
      <w:r>
        <w:rPr>
          <w:rStyle w:val="CommentReference"/>
        </w:rPr>
        <w:annotationRef/>
      </w:r>
      <w:r w:rsidR="009E3F0F">
        <w:rPr>
          <w:sz w:val="20"/>
          <w:szCs w:val="20"/>
        </w:rPr>
        <w:t>Add 95%CI to your regression figures</w:t>
      </w:r>
    </w:p>
    <w:p w14:paraId="35F9CFE5" w14:textId="77777777" w:rsidR="009E3F0F" w:rsidRDefault="009E3F0F" w:rsidP="00152DFE">
      <w:r>
        <w:rPr>
          <w:sz w:val="20"/>
          <w:szCs w:val="20"/>
        </w:rPr>
        <w:t>What if you log the x-axis?</w:t>
      </w:r>
    </w:p>
  </w:comment>
  <w:comment w:id="283" w:author="Daniel Laughlin" w:date="2022-03-25T12:02:00Z" w:initials="DL">
    <w:p w14:paraId="60D13859" w14:textId="77777777" w:rsidR="009E3F0F" w:rsidRDefault="009E3F0F" w:rsidP="001E7194">
      <w:r>
        <w:rPr>
          <w:rStyle w:val="CommentReference"/>
        </w:rPr>
        <w:annotationRef/>
      </w:r>
      <w:r>
        <w:rPr>
          <w:sz w:val="20"/>
          <w:szCs w:val="20"/>
        </w:rPr>
        <w:t>I like how you cut-to-the-chase in this paragraph. State the result, then unpack the details. You should re-write the other sections following the same formula for each. It will make for clear and powerful writing.</w:t>
      </w:r>
    </w:p>
  </w:comment>
  <w:comment w:id="284" w:author="Daniel Laughlin" w:date="2022-03-25T12:03:00Z" w:initials="DL">
    <w:p w14:paraId="17F129A8" w14:textId="77777777" w:rsidR="009E3F0F" w:rsidRDefault="009E3F0F" w:rsidP="00A63644">
      <w:r>
        <w:rPr>
          <w:rStyle w:val="CommentReference"/>
        </w:rPr>
        <w:annotationRef/>
      </w:r>
      <w:r>
        <w:rPr>
          <w:sz w:val="20"/>
          <w:szCs w:val="20"/>
        </w:rPr>
        <w:t>don’t start sentences with numerals</w:t>
      </w:r>
    </w:p>
  </w:comment>
  <w:comment w:id="289" w:author="Daniel Laughlin" w:date="2022-03-25T12:04:00Z" w:initials="DL">
    <w:p w14:paraId="353726EB" w14:textId="77777777" w:rsidR="009E3F0F" w:rsidRDefault="009E3F0F" w:rsidP="00DD0308">
      <w:r>
        <w:rPr>
          <w:rStyle w:val="CommentReference"/>
        </w:rPr>
        <w:annotationRef/>
      </w:r>
      <w:r>
        <w:rPr>
          <w:sz w:val="20"/>
          <w:szCs w:val="20"/>
        </w:rPr>
        <w:t>put these in parentheses to distinsguish them, otherwise it is not clear</w:t>
      </w:r>
    </w:p>
  </w:comment>
  <w:comment w:id="293" w:author="Daniel Laughlin" w:date="2022-03-25T12:04:00Z" w:initials="DL">
    <w:p w14:paraId="1BADC0ED" w14:textId="77777777" w:rsidR="009E3F0F" w:rsidRDefault="009E3F0F" w:rsidP="007A4C50">
      <w:r>
        <w:rPr>
          <w:rStyle w:val="CommentReference"/>
        </w:rPr>
        <w:annotationRef/>
      </w:r>
      <w:r>
        <w:rPr>
          <w:sz w:val="20"/>
          <w:szCs w:val="20"/>
        </w:rPr>
        <w:t>good</w:t>
      </w:r>
    </w:p>
  </w:comment>
  <w:comment w:id="296" w:author="Daniel Laughlin" w:date="2022-03-25T12:06:00Z" w:initials="DL">
    <w:p w14:paraId="2035A4A3" w14:textId="77777777" w:rsidR="001803B8" w:rsidRDefault="006222FC" w:rsidP="00734A54">
      <w:r>
        <w:rPr>
          <w:rStyle w:val="CommentReference"/>
        </w:rPr>
        <w:annotationRef/>
      </w:r>
      <w:r w:rsidR="001803B8">
        <w:rPr>
          <w:sz w:val="20"/>
          <w:szCs w:val="20"/>
        </w:rPr>
        <w:t>How can a CV be negative? Variances are always positive. Because it is divided by a negative mean? Should you take the absolute value of the mean?</w:t>
      </w:r>
      <w:r w:rsidR="001803B8">
        <w:rPr>
          <w:sz w:val="20"/>
          <w:szCs w:val="20"/>
        </w:rPr>
        <w:cr/>
      </w:r>
      <w:r w:rsidR="001803B8">
        <w:rPr>
          <w:sz w:val="20"/>
          <w:szCs w:val="20"/>
        </w:rPr>
        <w:cr/>
        <w:t>What happends with a leave-one-out analysis? Remove the outlier, etc…</w:t>
      </w:r>
    </w:p>
  </w:comment>
  <w:comment w:id="297" w:author="Daniel Laughlin" w:date="2022-03-25T12:08:00Z" w:initials="DL">
    <w:p w14:paraId="2B07A8BB" w14:textId="44F9CC71" w:rsidR="006222FC" w:rsidRDefault="006222FC" w:rsidP="00BE635A">
      <w:r>
        <w:rPr>
          <w:rStyle w:val="CommentReference"/>
        </w:rPr>
        <w:annotationRef/>
      </w:r>
      <w:r>
        <w:rPr>
          <w:sz w:val="20"/>
          <w:szCs w:val="20"/>
        </w:rPr>
        <w:t>This is not true if its not significant. but what if you remove the outlier?</w:t>
      </w:r>
    </w:p>
  </w:comment>
  <w:comment w:id="300" w:author="Daniel Laughlin" w:date="2022-03-25T12:09:00Z" w:initials="DL">
    <w:p w14:paraId="1E95CD6F" w14:textId="77777777" w:rsidR="006222FC" w:rsidRDefault="006222FC" w:rsidP="004C7D5F">
      <w:r>
        <w:rPr>
          <w:rStyle w:val="CommentReference"/>
        </w:rPr>
        <w:annotationRef/>
      </w:r>
      <w:r>
        <w:rPr>
          <w:sz w:val="20"/>
          <w:szCs w:val="20"/>
        </w:rPr>
        <w:t>start with the more general statement of whether evidecne for the mechanism was found, as you do above</w:t>
      </w:r>
    </w:p>
  </w:comment>
  <w:comment w:id="312" w:author="Daniel Laughlin" w:date="2022-03-25T13:38:00Z" w:initials="DL">
    <w:p w14:paraId="69E627B0" w14:textId="77777777" w:rsidR="001803B8" w:rsidRDefault="001803B8" w:rsidP="00FD6CFB">
      <w:r>
        <w:rPr>
          <w:rStyle w:val="CommentReference"/>
        </w:rPr>
        <w:annotationRef/>
      </w:r>
      <w:r>
        <w:rPr>
          <w:sz w:val="20"/>
          <w:szCs w:val="20"/>
        </w:rPr>
        <w:t>Should you use the more common term: population viability analysis (PVA)?</w:t>
      </w:r>
    </w:p>
  </w:comment>
  <w:comment w:id="311" w:author="Alice Elizabeth Stears" w:date="2022-03-16T19:00:00Z" w:initials="AES">
    <w:p w14:paraId="42184145" w14:textId="3D8D72B7" w:rsidR="00730785" w:rsidRDefault="00730785" w:rsidP="00CD6378">
      <w:r>
        <w:rPr>
          <w:rStyle w:val="CommentReference"/>
        </w:rPr>
        <w:annotationRef/>
      </w:r>
      <w:r>
        <w:rPr>
          <w:sz w:val="20"/>
          <w:szCs w:val="20"/>
        </w:rPr>
        <w:t>The results in this section are from simulations that were repated only 10 times instead of 100, although simulations with more iterations are in progress right now. The simulation with 1000 iterations is still running after several days… so I may downgrade it to 100 iterations</w:t>
      </w:r>
    </w:p>
  </w:comment>
  <w:comment w:id="313" w:author="Daniel Laughlin" w:date="2022-03-25T14:19:00Z" w:initials="DL">
    <w:p w14:paraId="56C81C38" w14:textId="77777777" w:rsidR="00D52219" w:rsidRDefault="00D52219" w:rsidP="005F4FFA">
      <w:r>
        <w:rPr>
          <w:rStyle w:val="CommentReference"/>
        </w:rPr>
        <w:annotationRef/>
      </w:r>
      <w:r>
        <w:rPr>
          <w:sz w:val="20"/>
          <w:szCs w:val="20"/>
        </w:rPr>
        <w:t>Do these simulations include density dependence as a term in the model? This would seem to be important for projections</w:t>
      </w:r>
    </w:p>
  </w:comment>
  <w:comment w:id="315" w:author="Daniel Laughlin" w:date="2022-03-25T14:48:00Z" w:initials="DL">
    <w:p w14:paraId="1E33A40E" w14:textId="77777777" w:rsidR="004657B7" w:rsidRDefault="004657B7" w:rsidP="002E74A6">
      <w:r>
        <w:rPr>
          <w:rStyle w:val="CommentReference"/>
        </w:rPr>
        <w:annotationRef/>
      </w:r>
      <w:r>
        <w:rPr>
          <w:sz w:val="20"/>
          <w:szCs w:val="20"/>
        </w:rPr>
        <w:t>Do these simluations start at current population sizes, or are they starting from zero? Panel B make it look like they start from zero.</w:t>
      </w:r>
    </w:p>
  </w:comment>
  <w:comment w:id="316" w:author="Daniel Laughlin" w:date="2022-03-25T14:47:00Z" w:initials="DL">
    <w:p w14:paraId="794A1C6B" w14:textId="3E296B80" w:rsidR="004657B7" w:rsidRDefault="004657B7" w:rsidP="00055FC0">
      <w:r>
        <w:rPr>
          <w:rStyle w:val="CommentReference"/>
        </w:rPr>
        <w:annotationRef/>
      </w:r>
      <w:r>
        <w:rPr>
          <w:sz w:val="20"/>
          <w:szCs w:val="20"/>
        </w:rPr>
        <w:t>It is confusing to use the word “density” in panel c, since density if often a word for population size. Perhaps change to frequency?</w:t>
      </w:r>
    </w:p>
  </w:comment>
  <w:comment w:id="317" w:author="Daniel Laughlin" w:date="2022-03-25T13:50:00Z" w:initials="DL">
    <w:p w14:paraId="094DC150" w14:textId="2B312F61" w:rsidR="005D14A5" w:rsidRDefault="005D14A5" w:rsidP="001B2B6A">
      <w:r>
        <w:rPr>
          <w:rStyle w:val="CommentReference"/>
        </w:rPr>
        <w:annotationRef/>
      </w:r>
      <w:r>
        <w:rPr>
          <w:sz w:val="20"/>
          <w:szCs w:val="20"/>
        </w:rPr>
        <w:t>Start the paragraph with a recap of the problem, and how you approached it. Then dive into the implications. Also, you start with the population persistence, but you analyzed that third. It would make more sense to recap the highlights in the order in which you described them previously</w:t>
      </w:r>
    </w:p>
  </w:comment>
  <w:comment w:id="341" w:author="Daniel Laughlin" w:date="2022-03-25T13:51:00Z" w:initials="DL">
    <w:p w14:paraId="7E2035C0" w14:textId="77777777" w:rsidR="00E35717" w:rsidRDefault="00E35717" w:rsidP="00E319D7">
      <w:r>
        <w:rPr>
          <w:rStyle w:val="CommentReference"/>
        </w:rPr>
        <w:annotationRef/>
      </w:r>
      <w:r>
        <w:rPr>
          <w:sz w:val="20"/>
          <w:szCs w:val="20"/>
        </w:rPr>
        <w:t>why do you use this word here?</w:t>
      </w:r>
    </w:p>
  </w:comment>
  <w:comment w:id="359" w:author="Daniel Laughlin" w:date="2022-03-25T14:05:00Z" w:initials="DL">
    <w:p w14:paraId="37185B05" w14:textId="77777777" w:rsidR="00DE6468" w:rsidRDefault="00DE6468" w:rsidP="003F5833">
      <w:r>
        <w:rPr>
          <w:rStyle w:val="CommentReference"/>
        </w:rPr>
        <w:annotationRef/>
      </w:r>
      <w:r>
        <w:rPr>
          <w:sz w:val="20"/>
          <w:szCs w:val="20"/>
        </w:rPr>
        <w:t>Didn’t you actually test this? Didn’t you do a sensitivity of these parameters and show that the results were stable? would be good to show these</w:t>
      </w:r>
    </w:p>
  </w:comment>
  <w:comment w:id="361" w:author="Daniel Laughlin" w:date="2022-03-25T13:55:00Z" w:initials="DL">
    <w:p w14:paraId="634D0B86" w14:textId="3C68A43C" w:rsidR="00E35717" w:rsidRDefault="00E35717" w:rsidP="00821EB3">
      <w:r>
        <w:rPr>
          <w:rStyle w:val="CommentReference"/>
        </w:rPr>
        <w:annotationRef/>
      </w:r>
      <w:r>
        <w:rPr>
          <w:sz w:val="20"/>
          <w:szCs w:val="20"/>
        </w:rPr>
        <w:t>I think you overuse “quotes”</w:t>
      </w:r>
    </w:p>
  </w:comment>
  <w:comment w:id="364" w:author="Daniel Laughlin" w:date="2022-03-25T14:03:00Z" w:initials="DL">
    <w:p w14:paraId="133C2481" w14:textId="77777777" w:rsidR="00DE6468" w:rsidRDefault="00DE6468" w:rsidP="00BB757F">
      <w:r>
        <w:rPr>
          <w:rStyle w:val="CommentReference"/>
        </w:rPr>
        <w:annotationRef/>
      </w:r>
      <w:r>
        <w:rPr>
          <w:sz w:val="20"/>
          <w:szCs w:val="20"/>
        </w:rPr>
        <w:t>I’m really having trouble with this! Have you plotted annual transition lambda alone as a function of population size? Surely it’s a negative correlation.</w:t>
      </w:r>
    </w:p>
  </w:comment>
  <w:comment w:id="368" w:author="Daniel Laughlin" w:date="2022-03-25T14:06:00Z" w:initials="DL">
    <w:p w14:paraId="49DEC819" w14:textId="77777777" w:rsidR="00DE6468" w:rsidRDefault="00DE6468" w:rsidP="001C5EC7">
      <w:r>
        <w:rPr>
          <w:rStyle w:val="CommentReference"/>
        </w:rPr>
        <w:annotationRef/>
      </w:r>
      <w:r>
        <w:rPr>
          <w:sz w:val="20"/>
          <w:szCs w:val="20"/>
        </w:rPr>
        <w:t>better word choice</w:t>
      </w:r>
    </w:p>
  </w:comment>
  <w:comment w:id="369" w:author="Daniel Laughlin" w:date="2022-03-25T14:11:00Z" w:initials="DL">
    <w:p w14:paraId="12ECF323" w14:textId="77777777" w:rsidR="00D049BC" w:rsidRDefault="00D049BC" w:rsidP="000A5BE7">
      <w:r>
        <w:rPr>
          <w:rStyle w:val="CommentReference"/>
        </w:rPr>
        <w:annotationRef/>
      </w:r>
      <w:r>
        <w:rPr>
          <w:sz w:val="20"/>
          <w:szCs w:val="20"/>
        </w:rPr>
        <w:t>repetitive, you have already said this</w:t>
      </w:r>
    </w:p>
  </w:comment>
  <w:comment w:id="370" w:author="Daniel Laughlin" w:date="2022-03-25T14:12:00Z" w:initials="DL">
    <w:p w14:paraId="0F91572F" w14:textId="77777777" w:rsidR="009D50FF" w:rsidRDefault="00D049BC" w:rsidP="00916EE2">
      <w:r>
        <w:rPr>
          <w:rStyle w:val="CommentReference"/>
        </w:rPr>
        <w:annotationRef/>
      </w:r>
      <w:r w:rsidR="009D50FF">
        <w:rPr>
          <w:sz w:val="20"/>
          <w:szCs w:val="20"/>
        </w:rPr>
        <w:t>citation?</w:t>
      </w:r>
      <w:r w:rsidR="009D50FF">
        <w:rPr>
          <w:sz w:val="20"/>
          <w:szCs w:val="20"/>
        </w:rPr>
        <w:cr/>
        <w:t>7 forms of rarity</w:t>
      </w:r>
      <w:r w:rsidR="009D50FF">
        <w:rPr>
          <w:sz w:val="20"/>
          <w:szCs w:val="20"/>
        </w:rPr>
        <w:cr/>
        <w:t>Rabinowitz 1981</w:t>
      </w:r>
      <w:r w:rsidR="009D50FF">
        <w:rPr>
          <w:sz w:val="20"/>
          <w:szCs w:val="20"/>
        </w:rPr>
        <w:cr/>
        <w:t>Ch 17. Seven forms of rarity. In ‘The biological aspects of rare plant conservation’.(Ed. H Synge) pp. 205–217</w:t>
      </w:r>
      <w:r w:rsidR="009D50FF">
        <w:rPr>
          <w:sz w:val="20"/>
          <w:szCs w:val="20"/>
        </w:rPr>
        <w:cr/>
      </w:r>
      <w:r w:rsidR="009D50FF">
        <w:rPr>
          <w:sz w:val="20"/>
          <w:szCs w:val="20"/>
        </w:rPr>
        <w:cr/>
        <w:t>HEre is a recent application to define these</w:t>
      </w:r>
      <w:r w:rsidR="009D50FF">
        <w:rPr>
          <w:sz w:val="20"/>
          <w:szCs w:val="20"/>
        </w:rPr>
        <w:cr/>
      </w:r>
      <w:hyperlink r:id="rId1" w:history="1">
        <w:r w:rsidR="009D50FF" w:rsidRPr="00916EE2">
          <w:rPr>
            <w:rStyle w:val="Hyperlink"/>
            <w:sz w:val="20"/>
            <w:szCs w:val="20"/>
          </w:rPr>
          <w:t>https://www.sciencedirect.com/science/article/pii/S1470160X20303563</w:t>
        </w:r>
      </w:hyperlink>
      <w:r w:rsidR="009D50FF">
        <w:rPr>
          <w:sz w:val="20"/>
          <w:szCs w:val="20"/>
        </w:rPr>
        <w:cr/>
      </w:r>
    </w:p>
  </w:comment>
  <w:comment w:id="374" w:author="Daniel Laughlin" w:date="2022-03-25T14:26:00Z" w:initials="DL">
    <w:p w14:paraId="02C72380" w14:textId="77777777" w:rsidR="009D50FF" w:rsidRDefault="009D50FF" w:rsidP="001A59E5">
      <w:r>
        <w:rPr>
          <w:rStyle w:val="CommentReference"/>
        </w:rPr>
        <w:annotationRef/>
      </w:r>
      <w:r>
        <w:rPr>
          <w:sz w:val="20"/>
          <w:szCs w:val="20"/>
        </w:rPr>
        <w:t>Most projections lose credibility after 3 years, so projections to 100 years must be viewed skeptically, so we shouldn’t emphasize the details, just the general outcomes of the simulations</w:t>
      </w:r>
    </w:p>
  </w:comment>
  <w:comment w:id="375" w:author="Daniel Laughlin" w:date="2022-03-25T14:27:00Z" w:initials="DL">
    <w:p w14:paraId="07A5D6E0" w14:textId="77777777" w:rsidR="009D50FF" w:rsidRDefault="009D50FF" w:rsidP="00B53D4E">
      <w:r>
        <w:rPr>
          <w:rStyle w:val="CommentReference"/>
        </w:rPr>
        <w:annotationRef/>
      </w:r>
      <w:r>
        <w:rPr>
          <w:sz w:val="20"/>
          <w:szCs w:val="20"/>
        </w:rPr>
        <w:t>I wouldn;t talk about even longer simulations</w:t>
      </w:r>
    </w:p>
  </w:comment>
  <w:comment w:id="376" w:author="Daniel Laughlin" w:date="2022-03-25T14:28:00Z" w:initials="DL">
    <w:p w14:paraId="15C494C0" w14:textId="77777777" w:rsidR="00326DDC" w:rsidRDefault="00326DDC" w:rsidP="0061402A">
      <w:r>
        <w:rPr>
          <w:rStyle w:val="CommentReference"/>
        </w:rPr>
        <w:annotationRef/>
      </w:r>
      <w:r>
        <w:rPr>
          <w:sz w:val="20"/>
          <w:szCs w:val="20"/>
        </w:rPr>
        <w:t>This is what I would emphasize, this is quite interesting</w:t>
      </w:r>
    </w:p>
  </w:comment>
  <w:comment w:id="377" w:author="Daniel Laughlin" w:date="2022-03-25T14:30:00Z" w:initials="DL">
    <w:p w14:paraId="45039CEE" w14:textId="77777777" w:rsidR="00326DDC" w:rsidRDefault="00326DDC" w:rsidP="001C4C41">
      <w:r>
        <w:rPr>
          <w:rStyle w:val="CommentReference"/>
        </w:rPr>
        <w:annotationRef/>
      </w:r>
      <w:r>
        <w:rPr>
          <w:sz w:val="20"/>
          <w:szCs w:val="20"/>
        </w:rPr>
        <w:t>Why do you always trash your results with the limitations first? Start with the interesting habitat differences first, only after that should you raise any possible limitations. Otherwise your paper will fall flat</w:t>
      </w:r>
    </w:p>
  </w:comment>
  <w:comment w:id="378" w:author="Daniel Laughlin" w:date="2022-03-25T14:30:00Z" w:initials="DL">
    <w:p w14:paraId="42CBBA01" w14:textId="77777777" w:rsidR="00326DDC" w:rsidRDefault="00326DDC" w:rsidP="0008229B">
      <w:r>
        <w:rPr>
          <w:rStyle w:val="CommentReference"/>
        </w:rPr>
        <w:annotationRef/>
      </w:r>
      <w:r>
        <w:rPr>
          <w:sz w:val="20"/>
          <w:szCs w:val="20"/>
        </w:rPr>
        <w:t>emphasize this first</w:t>
      </w:r>
    </w:p>
  </w:comment>
  <w:comment w:id="381" w:author="Daniel Laughlin" w:date="2022-03-25T14:31:00Z" w:initials="DL">
    <w:p w14:paraId="1B91BE0A" w14:textId="77777777" w:rsidR="00326DDC" w:rsidRDefault="00326DDC" w:rsidP="00385DF5">
      <w:r>
        <w:rPr>
          <w:rStyle w:val="CommentReference"/>
        </w:rPr>
        <w:annotationRef/>
      </w:r>
      <w:r>
        <w:rPr>
          <w:sz w:val="20"/>
          <w:szCs w:val="20"/>
        </w:rPr>
        <w:t>first time you use this word. retrogression? shrinkage?</w:t>
      </w:r>
    </w:p>
    <w:p w14:paraId="413449AB" w14:textId="77777777" w:rsidR="00326DDC" w:rsidRDefault="00326DDC" w:rsidP="00385DF5"/>
    <w:p w14:paraId="0DFAFC44" w14:textId="77777777" w:rsidR="00326DDC" w:rsidRDefault="00326DDC" w:rsidP="00385DF5">
      <w:r>
        <w:rPr>
          <w:sz w:val="20"/>
          <w:szCs w:val="20"/>
        </w:rPr>
        <w:t>and only for largest plants right?</w:t>
      </w:r>
    </w:p>
  </w:comment>
  <w:comment w:id="382" w:author="Daniel Laughlin" w:date="2022-03-25T14:33:00Z" w:initials="DL">
    <w:p w14:paraId="65509D5D" w14:textId="77777777" w:rsidR="00A11F9E" w:rsidRDefault="00A11F9E" w:rsidP="0029173D">
      <w:r>
        <w:rPr>
          <w:rStyle w:val="CommentReference"/>
        </w:rPr>
        <w:annotationRef/>
      </w:r>
      <w:r>
        <w:rPr>
          <w:sz w:val="20"/>
          <w:szCs w:val="20"/>
        </w:rPr>
        <w:t>why is DD imporatnt here, but not when you assess the mechanisms?</w:t>
      </w:r>
    </w:p>
  </w:comment>
  <w:comment w:id="383" w:author="Daniel Laughlin" w:date="2022-03-25T14:33:00Z" w:initials="DL">
    <w:p w14:paraId="6E3B6554" w14:textId="77777777" w:rsidR="00A11F9E" w:rsidRDefault="00A11F9E" w:rsidP="004100D5">
      <w:r>
        <w:rPr>
          <w:rStyle w:val="CommentReference"/>
        </w:rPr>
        <w:annotationRef/>
      </w:r>
      <w:r>
        <w:rPr>
          <w:sz w:val="20"/>
          <w:szCs w:val="20"/>
        </w:rPr>
        <w:t>negative DD is not something that is “employed”, it is a phenomen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8C269" w15:done="0"/>
  <w15:commentEx w15:paraId="3000D67A" w15:done="0"/>
  <w15:commentEx w15:paraId="00DE4B98" w15:done="0"/>
  <w15:commentEx w15:paraId="3792F56B" w15:done="0"/>
  <w15:commentEx w15:paraId="7B78149F" w15:done="0"/>
  <w15:commentEx w15:paraId="3E2E1355" w15:done="0"/>
  <w15:commentEx w15:paraId="62A53CB7" w15:done="0"/>
  <w15:commentEx w15:paraId="517A4881" w15:done="0"/>
  <w15:commentEx w15:paraId="0F192691" w15:done="0"/>
  <w15:commentEx w15:paraId="7121CBDD" w15:done="0"/>
  <w15:commentEx w15:paraId="56A2FBBD" w15:done="0"/>
  <w15:commentEx w15:paraId="6F098148" w15:done="0"/>
  <w15:commentEx w15:paraId="4B944B3D" w15:done="0"/>
  <w15:commentEx w15:paraId="1BEB71A8" w15:done="0"/>
  <w15:commentEx w15:paraId="367F4CA3" w15:done="0"/>
  <w15:commentEx w15:paraId="38DC9942" w15:done="0"/>
  <w15:commentEx w15:paraId="4448E5BB" w15:done="0"/>
  <w15:commentEx w15:paraId="7C3A13B3" w15:done="0"/>
  <w15:commentEx w15:paraId="4138287C" w15:done="0"/>
  <w15:commentEx w15:paraId="2B3DDBBB" w15:done="0"/>
  <w15:commentEx w15:paraId="6808E01C" w15:done="0"/>
  <w15:commentEx w15:paraId="033A2040" w15:done="0"/>
  <w15:commentEx w15:paraId="1797A085" w15:done="0"/>
  <w15:commentEx w15:paraId="1E6C9715" w15:done="0"/>
  <w15:commentEx w15:paraId="29289F10" w15:done="0"/>
  <w15:commentEx w15:paraId="44A80220" w15:done="0"/>
  <w15:commentEx w15:paraId="38ED3D44" w15:done="0"/>
  <w15:commentEx w15:paraId="7F55C51A" w15:done="0"/>
  <w15:commentEx w15:paraId="691D01A4" w15:done="0"/>
  <w15:commentEx w15:paraId="757C93A5" w15:done="0"/>
  <w15:commentEx w15:paraId="6F417D0F" w15:done="0"/>
  <w15:commentEx w15:paraId="207F0D76" w15:done="0"/>
  <w15:commentEx w15:paraId="5D870C7D" w15:done="0"/>
  <w15:commentEx w15:paraId="71E13093" w15:done="0"/>
  <w15:commentEx w15:paraId="3ED050BC" w15:done="0"/>
  <w15:commentEx w15:paraId="0022240F" w15:done="0"/>
  <w15:commentEx w15:paraId="1451EE42" w15:done="0"/>
  <w15:commentEx w15:paraId="75D8D141" w15:done="0"/>
  <w15:commentEx w15:paraId="293C9B07" w15:done="0"/>
  <w15:commentEx w15:paraId="5A2BAA2D" w15:done="0"/>
  <w15:commentEx w15:paraId="3AFA9CA9" w15:done="0"/>
  <w15:commentEx w15:paraId="240680DF" w15:done="0"/>
  <w15:commentEx w15:paraId="359476BC" w15:done="0"/>
  <w15:commentEx w15:paraId="7FE1CFCC" w15:done="0"/>
  <w15:commentEx w15:paraId="6F11DC2F" w15:done="0"/>
  <w15:commentEx w15:paraId="679822C7" w15:done="0"/>
  <w15:commentEx w15:paraId="35CAF20F" w15:done="0"/>
  <w15:commentEx w15:paraId="20C0CB12" w15:done="0"/>
  <w15:commentEx w15:paraId="288F2E26" w15:done="0"/>
  <w15:commentEx w15:paraId="788FF382" w15:done="0"/>
  <w15:commentEx w15:paraId="5A1956B6" w15:done="0"/>
  <w15:commentEx w15:paraId="5FFB7FD6" w15:done="0"/>
  <w15:commentEx w15:paraId="22D87967" w15:done="0"/>
  <w15:commentEx w15:paraId="12B78D6E" w15:done="0"/>
  <w15:commentEx w15:paraId="35F9CFE5" w15:done="0"/>
  <w15:commentEx w15:paraId="60D13859" w15:done="0"/>
  <w15:commentEx w15:paraId="17F129A8" w15:done="0"/>
  <w15:commentEx w15:paraId="353726EB" w15:done="0"/>
  <w15:commentEx w15:paraId="1BADC0ED" w15:done="0"/>
  <w15:commentEx w15:paraId="2035A4A3" w15:done="0"/>
  <w15:commentEx w15:paraId="2B07A8BB" w15:done="0"/>
  <w15:commentEx w15:paraId="1E95CD6F" w15:done="0"/>
  <w15:commentEx w15:paraId="69E627B0" w15:done="0"/>
  <w15:commentEx w15:paraId="42184145" w15:done="0"/>
  <w15:commentEx w15:paraId="56C81C38" w15:done="0"/>
  <w15:commentEx w15:paraId="1E33A40E" w15:done="0"/>
  <w15:commentEx w15:paraId="794A1C6B" w15:done="0"/>
  <w15:commentEx w15:paraId="094DC150" w15:done="0"/>
  <w15:commentEx w15:paraId="7E2035C0" w15:done="0"/>
  <w15:commentEx w15:paraId="37185B05" w15:done="0"/>
  <w15:commentEx w15:paraId="634D0B86" w15:done="0"/>
  <w15:commentEx w15:paraId="133C2481" w15:done="0"/>
  <w15:commentEx w15:paraId="49DEC819" w15:done="0"/>
  <w15:commentEx w15:paraId="12ECF323" w15:done="0"/>
  <w15:commentEx w15:paraId="0F91572F" w15:done="0"/>
  <w15:commentEx w15:paraId="02C72380" w15:done="0"/>
  <w15:commentEx w15:paraId="07A5D6E0" w15:done="0"/>
  <w15:commentEx w15:paraId="15C494C0" w15:done="0"/>
  <w15:commentEx w15:paraId="45039CEE" w15:done="0"/>
  <w15:commentEx w15:paraId="42CBBA01" w15:done="0"/>
  <w15:commentEx w15:paraId="0DFAFC44" w15:done="0"/>
  <w15:commentEx w15:paraId="65509D5D" w15:done="0"/>
  <w15:commentEx w15:paraId="6E3B65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84E2C" w16cex:dateUtc="2022-03-25T20:20:00Z"/>
  <w16cex:commentExtensible w16cex:durableId="25E8133B" w16cex:dateUtc="2022-03-25T16:08:00Z"/>
  <w16cex:commentExtensible w16cex:durableId="25E813A2" w16cex:dateUtc="2022-03-25T16:10:00Z"/>
  <w16cex:commentExtensible w16cex:durableId="25E813C1" w16cex:dateUtc="2022-03-25T16:11:00Z"/>
  <w16cex:commentExtensible w16cex:durableId="25E8140B" w16cex:dateUtc="2022-03-25T16:12:00Z"/>
  <w16cex:commentExtensible w16cex:durableId="25E8148F" w16cex:dateUtc="2022-03-25T16:14:00Z"/>
  <w16cex:commentExtensible w16cex:durableId="25E84BAF" w16cex:dateUtc="2022-03-25T20:09:00Z"/>
  <w16cex:commentExtensible w16cex:durableId="25E81520" w16cex:dateUtc="2022-03-25T16:17:00Z"/>
  <w16cex:commentExtensible w16cex:durableId="25E81617" w16cex:dateUtc="2022-03-25T16:21:00Z"/>
  <w16cex:commentExtensible w16cex:durableId="25E81648" w16cex:dateUtc="2022-03-25T16:22:00Z"/>
  <w16cex:commentExtensible w16cex:durableId="25E8179B" w16cex:dateUtc="2022-03-25T16:27:00Z"/>
  <w16cex:commentExtensible w16cex:durableId="25E81737" w16cex:dateUtc="2022-03-25T16:25:00Z"/>
  <w16cex:commentExtensible w16cex:durableId="25E81743" w16cex:dateUtc="2022-03-25T16:26:00Z"/>
  <w16cex:commentExtensible w16cex:durableId="25E8189A" w16cex:dateUtc="2022-03-25T16:31:00Z"/>
  <w16cex:commentExtensible w16cex:durableId="25E8183A" w16cex:dateUtc="2022-03-25T16:30:00Z"/>
  <w16cex:commentExtensible w16cex:durableId="25E81911" w16cex:dateUtc="2022-03-25T16:33:00Z"/>
  <w16cex:commentExtensible w16cex:durableId="25E8196A" w16cex:dateUtc="2022-03-25T16:35:00Z"/>
  <w16cex:commentExtensible w16cex:durableId="25E8199E" w16cex:dateUtc="2022-03-25T16:36:00Z"/>
  <w16cex:commentExtensible w16cex:durableId="25E81A3C" w16cex:dateUtc="2022-03-25T16:38:00Z"/>
  <w16cex:commentExtensible w16cex:durableId="25E81B0C" w16cex:dateUtc="2022-03-25T16:42:00Z"/>
  <w16cex:commentExtensible w16cex:durableId="25E81B90" w16cex:dateUtc="2022-03-25T16:44:00Z"/>
  <w16cex:commentExtensible w16cex:durableId="25E81BCD" w16cex:dateUtc="2022-03-25T16:45:00Z"/>
  <w16cex:commentExtensible w16cex:durableId="25E845C5" w16cex:dateUtc="2022-03-25T19:44:00Z"/>
  <w16cex:commentExtensible w16cex:durableId="25E81E88" w16cex:dateUtc="2022-03-25T16:57:00Z"/>
  <w16cex:commentExtensible w16cex:durableId="25DCB1F7" w16cex:dateUtc="2022-03-17T00:59:00Z"/>
  <w16cex:commentExtensible w16cex:durableId="25E823AE" w16cex:dateUtc="2022-03-25T17:19:00Z"/>
  <w16cex:commentExtensible w16cex:durableId="25E82B70" w16cex:dateUtc="2022-03-25T17:52:00Z"/>
  <w16cex:commentExtensible w16cex:durableId="25E82B91" w16cex:dateUtc="2022-03-25T17:52:00Z"/>
  <w16cex:commentExtensible w16cex:durableId="25E82042" w16cex:dateUtc="2022-03-25T17:04:00Z"/>
  <w16cex:commentExtensible w16cex:durableId="25E81FCD" w16cex:dateUtc="2022-03-25T17:02:00Z"/>
  <w16cex:commentExtensible w16cex:durableId="25E820CB" w16cex:dateUtc="2022-03-25T17:06:00Z"/>
  <w16cex:commentExtensible w16cex:durableId="25E8231D" w16cex:dateUtc="2022-03-25T17:16:00Z"/>
  <w16cex:commentExtensible w16cex:durableId="25E822FC" w16cex:dateUtc="2022-03-25T17:16:00Z"/>
  <w16cex:commentExtensible w16cex:durableId="25E82240" w16cex:dateUtc="2022-03-25T17:13:00Z"/>
  <w16cex:commentExtensible w16cex:durableId="25E822AC" w16cex:dateUtc="2022-03-25T17:14:00Z"/>
  <w16cex:commentExtensible w16cex:durableId="25E822DF" w16cex:dateUtc="2022-03-25T17:15:00Z"/>
  <w16cex:commentExtensible w16cex:durableId="25E82360" w16cex:dateUtc="2022-03-25T17:17:00Z"/>
  <w16cex:commentExtensible w16cex:durableId="25E8239C" w16cex:dateUtc="2022-03-25T17:18:00Z"/>
  <w16cex:commentExtensible w16cex:durableId="25E82698" w16cex:dateUtc="2022-03-25T17:31:00Z"/>
  <w16cex:commentExtensible w16cex:durableId="25E826B6" w16cex:dateUtc="2022-03-25T17:32:00Z"/>
  <w16cex:commentExtensible w16cex:durableId="25E826D7" w16cex:dateUtc="2022-03-25T17:32:00Z"/>
  <w16cex:commentExtensible w16cex:durableId="25E82739" w16cex:dateUtc="2022-03-25T17:34:00Z"/>
  <w16cex:commentExtensible w16cex:durableId="25E827F6" w16cex:dateUtc="2022-03-25T17:37:00Z"/>
  <w16cex:commentExtensible w16cex:durableId="25E8266B" w16cex:dateUtc="2022-03-25T17:30:00Z"/>
  <w16cex:commentExtensible w16cex:durableId="25E8282B" w16cex:dateUtc="2022-03-25T17:38:00Z"/>
  <w16cex:commentExtensible w16cex:durableId="25E85426" w16cex:dateUtc="2022-03-25T20:45:00Z"/>
  <w16cex:commentExtensible w16cex:durableId="25E828FC" w16cex:dateUtc="2022-03-25T17:41:00Z"/>
  <w16cex:commentExtensible w16cex:durableId="25E82886" w16cex:dateUtc="2022-03-25T17:39:00Z"/>
  <w16cex:commentExtensible w16cex:durableId="25E82A8C" w16cex:dateUtc="2022-03-25T17:48:00Z"/>
  <w16cex:commentExtensible w16cex:durableId="25E82AFF" w16cex:dateUtc="2022-03-25T17:50:00Z"/>
  <w16cex:commentExtensible w16cex:durableId="25E82F87" w16cex:dateUtc="2022-03-25T18:09:00Z"/>
  <w16cex:commentExtensible w16cex:durableId="25E84927" w16cex:dateUtc="2022-03-25T19:59:00Z"/>
  <w16cex:commentExtensible w16cex:durableId="25E846D4" w16cex:dateUtc="2022-03-25T19:49:00Z"/>
  <w16cex:commentExtensible w16cex:durableId="25E82D4A" w16cex:dateUtc="2022-03-25T18:00:00Z"/>
  <w16cex:commentExtensible w16cex:durableId="25E82D7E" w16cex:dateUtc="2022-03-25T18:01:00Z"/>
  <w16cex:commentExtensible w16cex:durableId="25E82DF2" w16cex:dateUtc="2022-03-25T18:02:00Z"/>
  <w16cex:commentExtensible w16cex:durableId="25E82E07" w16cex:dateUtc="2022-03-25T18:03:00Z"/>
  <w16cex:commentExtensible w16cex:durableId="25E82E50" w16cex:dateUtc="2022-03-25T18:04:00Z"/>
  <w16cex:commentExtensible w16cex:durableId="25E82E5B" w16cex:dateUtc="2022-03-25T18:04:00Z"/>
  <w16cex:commentExtensible w16cex:durableId="25E82ECC" w16cex:dateUtc="2022-03-25T18:06:00Z"/>
  <w16cex:commentExtensible w16cex:durableId="25E82F39" w16cex:dateUtc="2022-03-25T18:08:00Z"/>
  <w16cex:commentExtensible w16cex:durableId="25E82F6B" w16cex:dateUtc="2022-03-25T18:09:00Z"/>
  <w16cex:commentExtensible w16cex:durableId="25E84473" w16cex:dateUtc="2022-03-25T19:38:00Z"/>
  <w16cex:commentExtensible w16cex:durableId="25DCB26B" w16cex:dateUtc="2022-03-17T01:00:00Z"/>
  <w16cex:commentExtensible w16cex:durableId="25E84E05" w16cex:dateUtc="2022-03-25T20:19:00Z"/>
  <w16cex:commentExtensible w16cex:durableId="25E854C5" w16cex:dateUtc="2022-03-25T20:48:00Z"/>
  <w16cex:commentExtensible w16cex:durableId="25E85490" w16cex:dateUtc="2022-03-25T20:47:00Z"/>
  <w16cex:commentExtensible w16cex:durableId="25E84743" w16cex:dateUtc="2022-03-25T19:50:00Z"/>
  <w16cex:commentExtensible w16cex:durableId="25E8476B" w16cex:dateUtc="2022-03-25T19:51:00Z"/>
  <w16cex:commentExtensible w16cex:durableId="25E84AAC" w16cex:dateUtc="2022-03-25T20:05:00Z"/>
  <w16cex:commentExtensible w16cex:durableId="25E8485F" w16cex:dateUtc="2022-03-25T19:55:00Z"/>
  <w16cex:commentExtensible w16cex:durableId="25E84A27" w16cex:dateUtc="2022-03-25T20:03:00Z"/>
  <w16cex:commentExtensible w16cex:durableId="25E84ADD" w16cex:dateUtc="2022-03-25T20:06:00Z"/>
  <w16cex:commentExtensible w16cex:durableId="25E84C2C" w16cex:dateUtc="2022-03-25T20:11:00Z"/>
  <w16cex:commentExtensible w16cex:durableId="25E84C4A" w16cex:dateUtc="2022-03-25T20:12:00Z"/>
  <w16cex:commentExtensible w16cex:durableId="25E84F8C" w16cex:dateUtc="2022-03-25T20:26:00Z"/>
  <w16cex:commentExtensible w16cex:durableId="25E84FD6" w16cex:dateUtc="2022-03-25T20:27:00Z"/>
  <w16cex:commentExtensible w16cex:durableId="25E8500B" w16cex:dateUtc="2022-03-25T20:28:00Z"/>
  <w16cex:commentExtensible w16cex:durableId="25E8506A" w16cex:dateUtc="2022-03-25T20:30:00Z"/>
  <w16cex:commentExtensible w16cex:durableId="25E85078" w16cex:dateUtc="2022-03-25T20:30:00Z"/>
  <w16cex:commentExtensible w16cex:durableId="25E850C7" w16cex:dateUtc="2022-03-25T20:31:00Z"/>
  <w16cex:commentExtensible w16cex:durableId="25E85130" w16cex:dateUtc="2022-03-25T20:33:00Z"/>
  <w16cex:commentExtensible w16cex:durableId="25E8514D" w16cex:dateUtc="2022-03-25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8C269" w16cid:durableId="25E84E2C"/>
  <w16cid:commentId w16cid:paraId="3000D67A" w16cid:durableId="25E8133B"/>
  <w16cid:commentId w16cid:paraId="00DE4B98" w16cid:durableId="25E813A2"/>
  <w16cid:commentId w16cid:paraId="3792F56B" w16cid:durableId="25E813C1"/>
  <w16cid:commentId w16cid:paraId="7B78149F" w16cid:durableId="25E8140B"/>
  <w16cid:commentId w16cid:paraId="3E2E1355" w16cid:durableId="25E8148F"/>
  <w16cid:commentId w16cid:paraId="62A53CB7" w16cid:durableId="25E84BAF"/>
  <w16cid:commentId w16cid:paraId="517A4881" w16cid:durableId="25E81520"/>
  <w16cid:commentId w16cid:paraId="0F192691" w16cid:durableId="25E81617"/>
  <w16cid:commentId w16cid:paraId="7121CBDD" w16cid:durableId="25E81648"/>
  <w16cid:commentId w16cid:paraId="56A2FBBD" w16cid:durableId="25E8179B"/>
  <w16cid:commentId w16cid:paraId="6F098148" w16cid:durableId="25E81737"/>
  <w16cid:commentId w16cid:paraId="4B944B3D" w16cid:durableId="25E81743"/>
  <w16cid:commentId w16cid:paraId="1BEB71A8" w16cid:durableId="25E8189A"/>
  <w16cid:commentId w16cid:paraId="367F4CA3" w16cid:durableId="25E8183A"/>
  <w16cid:commentId w16cid:paraId="38DC9942" w16cid:durableId="25E81911"/>
  <w16cid:commentId w16cid:paraId="4448E5BB" w16cid:durableId="25E8196A"/>
  <w16cid:commentId w16cid:paraId="7C3A13B3" w16cid:durableId="25E8199E"/>
  <w16cid:commentId w16cid:paraId="4138287C" w16cid:durableId="25E81A3C"/>
  <w16cid:commentId w16cid:paraId="2B3DDBBB" w16cid:durableId="25E81B0C"/>
  <w16cid:commentId w16cid:paraId="6808E01C" w16cid:durableId="25E81B90"/>
  <w16cid:commentId w16cid:paraId="033A2040" w16cid:durableId="25E81BCD"/>
  <w16cid:commentId w16cid:paraId="1797A085" w16cid:durableId="25E845C5"/>
  <w16cid:commentId w16cid:paraId="1E6C9715" w16cid:durableId="25E81E88"/>
  <w16cid:commentId w16cid:paraId="29289F10" w16cid:durableId="25DCB1F7"/>
  <w16cid:commentId w16cid:paraId="44A80220" w16cid:durableId="25E823AE"/>
  <w16cid:commentId w16cid:paraId="38ED3D44" w16cid:durableId="25E82B70"/>
  <w16cid:commentId w16cid:paraId="7F55C51A" w16cid:durableId="25E82B91"/>
  <w16cid:commentId w16cid:paraId="691D01A4" w16cid:durableId="25E82042"/>
  <w16cid:commentId w16cid:paraId="757C93A5" w16cid:durableId="25E81FCD"/>
  <w16cid:commentId w16cid:paraId="6F417D0F" w16cid:durableId="25E820CB"/>
  <w16cid:commentId w16cid:paraId="207F0D76" w16cid:durableId="25E8231D"/>
  <w16cid:commentId w16cid:paraId="5D870C7D" w16cid:durableId="25E822FC"/>
  <w16cid:commentId w16cid:paraId="71E13093" w16cid:durableId="25E82240"/>
  <w16cid:commentId w16cid:paraId="3ED050BC" w16cid:durableId="25E822AC"/>
  <w16cid:commentId w16cid:paraId="0022240F" w16cid:durableId="25E822DF"/>
  <w16cid:commentId w16cid:paraId="1451EE42" w16cid:durableId="25E82360"/>
  <w16cid:commentId w16cid:paraId="75D8D141" w16cid:durableId="25E8239C"/>
  <w16cid:commentId w16cid:paraId="293C9B07" w16cid:durableId="25E82698"/>
  <w16cid:commentId w16cid:paraId="5A2BAA2D" w16cid:durableId="25E826B6"/>
  <w16cid:commentId w16cid:paraId="3AFA9CA9" w16cid:durableId="25E826D7"/>
  <w16cid:commentId w16cid:paraId="240680DF" w16cid:durableId="25E82739"/>
  <w16cid:commentId w16cid:paraId="359476BC" w16cid:durableId="25E827F6"/>
  <w16cid:commentId w16cid:paraId="7FE1CFCC" w16cid:durableId="25E8266B"/>
  <w16cid:commentId w16cid:paraId="6F11DC2F" w16cid:durableId="25E8282B"/>
  <w16cid:commentId w16cid:paraId="679822C7" w16cid:durableId="25E85426"/>
  <w16cid:commentId w16cid:paraId="35CAF20F" w16cid:durableId="25E828FC"/>
  <w16cid:commentId w16cid:paraId="20C0CB12" w16cid:durableId="25E82886"/>
  <w16cid:commentId w16cid:paraId="288F2E26" w16cid:durableId="25E82A8C"/>
  <w16cid:commentId w16cid:paraId="788FF382" w16cid:durableId="25E82AFF"/>
  <w16cid:commentId w16cid:paraId="5A1956B6" w16cid:durableId="25E82F87"/>
  <w16cid:commentId w16cid:paraId="5FFB7FD6" w16cid:durableId="25E84927"/>
  <w16cid:commentId w16cid:paraId="22D87967" w16cid:durableId="25E846D4"/>
  <w16cid:commentId w16cid:paraId="12B78D6E" w16cid:durableId="25E82D4A"/>
  <w16cid:commentId w16cid:paraId="35F9CFE5" w16cid:durableId="25E82D7E"/>
  <w16cid:commentId w16cid:paraId="60D13859" w16cid:durableId="25E82DF2"/>
  <w16cid:commentId w16cid:paraId="17F129A8" w16cid:durableId="25E82E07"/>
  <w16cid:commentId w16cid:paraId="353726EB" w16cid:durableId="25E82E50"/>
  <w16cid:commentId w16cid:paraId="1BADC0ED" w16cid:durableId="25E82E5B"/>
  <w16cid:commentId w16cid:paraId="2035A4A3" w16cid:durableId="25E82ECC"/>
  <w16cid:commentId w16cid:paraId="2B07A8BB" w16cid:durableId="25E82F39"/>
  <w16cid:commentId w16cid:paraId="1E95CD6F" w16cid:durableId="25E82F6B"/>
  <w16cid:commentId w16cid:paraId="69E627B0" w16cid:durableId="25E84473"/>
  <w16cid:commentId w16cid:paraId="42184145" w16cid:durableId="25DCB26B"/>
  <w16cid:commentId w16cid:paraId="56C81C38" w16cid:durableId="25E84E05"/>
  <w16cid:commentId w16cid:paraId="1E33A40E" w16cid:durableId="25E854C5"/>
  <w16cid:commentId w16cid:paraId="794A1C6B" w16cid:durableId="25E85490"/>
  <w16cid:commentId w16cid:paraId="094DC150" w16cid:durableId="25E84743"/>
  <w16cid:commentId w16cid:paraId="7E2035C0" w16cid:durableId="25E8476B"/>
  <w16cid:commentId w16cid:paraId="37185B05" w16cid:durableId="25E84AAC"/>
  <w16cid:commentId w16cid:paraId="634D0B86" w16cid:durableId="25E8485F"/>
  <w16cid:commentId w16cid:paraId="133C2481" w16cid:durableId="25E84A27"/>
  <w16cid:commentId w16cid:paraId="49DEC819" w16cid:durableId="25E84ADD"/>
  <w16cid:commentId w16cid:paraId="12ECF323" w16cid:durableId="25E84C2C"/>
  <w16cid:commentId w16cid:paraId="0F91572F" w16cid:durableId="25E84C4A"/>
  <w16cid:commentId w16cid:paraId="02C72380" w16cid:durableId="25E84F8C"/>
  <w16cid:commentId w16cid:paraId="07A5D6E0" w16cid:durableId="25E84FD6"/>
  <w16cid:commentId w16cid:paraId="15C494C0" w16cid:durableId="25E8500B"/>
  <w16cid:commentId w16cid:paraId="45039CEE" w16cid:durableId="25E8506A"/>
  <w16cid:commentId w16cid:paraId="42CBBA01" w16cid:durableId="25E85078"/>
  <w16cid:commentId w16cid:paraId="0DFAFC44" w16cid:durableId="25E850C7"/>
  <w16cid:commentId w16cid:paraId="65509D5D" w16cid:durableId="25E85130"/>
  <w16cid:commentId w16cid:paraId="6E3B6554" w16cid:durableId="25E851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86C09" w14:textId="77777777" w:rsidR="002D20AA" w:rsidRDefault="002D20AA" w:rsidP="009414ED">
      <w:r>
        <w:separator/>
      </w:r>
    </w:p>
  </w:endnote>
  <w:endnote w:type="continuationSeparator" w:id="0">
    <w:p w14:paraId="2602D74E" w14:textId="77777777" w:rsidR="002D20AA" w:rsidRDefault="002D20AA"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Kaku Gothic ProN W3">
    <w:panose1 w:val="020B0300000000000000"/>
    <w:charset w:val="80"/>
    <w:family w:val="swiss"/>
    <w:pitch w:val="variable"/>
    <w:sig w:usb0="E00002FF" w:usb1="7AC7FFFF" w:usb2="00000012" w:usb3="00000000" w:csb0="0002000D"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265FE" w14:textId="77777777" w:rsidR="002D20AA" w:rsidRDefault="002D20AA" w:rsidP="009414ED">
      <w:r>
        <w:separator/>
      </w:r>
    </w:p>
  </w:footnote>
  <w:footnote w:type="continuationSeparator" w:id="0">
    <w:p w14:paraId="54C33A0A" w14:textId="77777777" w:rsidR="002D20AA" w:rsidRDefault="002D20AA"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5"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1"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1"/>
  </w:num>
  <w:num w:numId="4">
    <w:abstractNumId w:val="18"/>
  </w:num>
  <w:num w:numId="5">
    <w:abstractNumId w:val="32"/>
  </w:num>
  <w:num w:numId="6">
    <w:abstractNumId w:val="1"/>
  </w:num>
  <w:num w:numId="7">
    <w:abstractNumId w:val="19"/>
  </w:num>
  <w:num w:numId="8">
    <w:abstractNumId w:val="20"/>
  </w:num>
  <w:num w:numId="9">
    <w:abstractNumId w:val="26"/>
  </w:num>
  <w:num w:numId="10">
    <w:abstractNumId w:val="4"/>
  </w:num>
  <w:num w:numId="11">
    <w:abstractNumId w:val="23"/>
  </w:num>
  <w:num w:numId="12">
    <w:abstractNumId w:val="2"/>
  </w:num>
  <w:num w:numId="13">
    <w:abstractNumId w:val="3"/>
  </w:num>
  <w:num w:numId="14">
    <w:abstractNumId w:val="30"/>
  </w:num>
  <w:num w:numId="15">
    <w:abstractNumId w:val="6"/>
  </w:num>
  <w:num w:numId="16">
    <w:abstractNumId w:val="14"/>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21"/>
  </w:num>
  <w:num w:numId="20">
    <w:abstractNumId w:val="34"/>
  </w:num>
  <w:num w:numId="21">
    <w:abstractNumId w:val="27"/>
  </w:num>
  <w:num w:numId="22">
    <w:abstractNumId w:val="22"/>
  </w:num>
  <w:num w:numId="23">
    <w:abstractNumId w:val="17"/>
  </w:num>
  <w:num w:numId="24">
    <w:abstractNumId w:val="12"/>
  </w:num>
  <w:num w:numId="25">
    <w:abstractNumId w:val="0"/>
  </w:num>
  <w:num w:numId="26">
    <w:abstractNumId w:val="24"/>
  </w:num>
  <w:num w:numId="27">
    <w:abstractNumId w:val="33"/>
  </w:num>
  <w:num w:numId="28">
    <w:abstractNumId w:val="28"/>
  </w:num>
  <w:num w:numId="29">
    <w:abstractNumId w:val="25"/>
  </w:num>
  <w:num w:numId="30">
    <w:abstractNumId w:val="8"/>
  </w:num>
  <w:num w:numId="31">
    <w:abstractNumId w:val="31"/>
  </w:num>
  <w:num w:numId="32">
    <w:abstractNumId w:val="13"/>
  </w:num>
  <w:num w:numId="33">
    <w:abstractNumId w:val="10"/>
  </w:num>
  <w:num w:numId="34">
    <w:abstractNumId w:val="7"/>
  </w:num>
  <w:num w:numId="35">
    <w:abstractNumId w:val="29"/>
  </w:num>
  <w:num w:numId="3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Laughlin">
    <w15:presenceInfo w15:providerId="AD" w15:userId="S::dlaughl4@uwyo.edu::2986b289-3c52-45c2-be80-7622ad802661"/>
  </w15:person>
  <w15:person w15:author="Alice Elizabeth Stears">
    <w15:presenceInfo w15:providerId="AD" w15:userId="S::astears@uwyo.edu::ebe74c89-9905-40c2-b6da-95b0fd6c9b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3065C"/>
    <w:rsid w:val="000335B3"/>
    <w:rsid w:val="00033833"/>
    <w:rsid w:val="00035D3E"/>
    <w:rsid w:val="00040656"/>
    <w:rsid w:val="00045EBF"/>
    <w:rsid w:val="00057944"/>
    <w:rsid w:val="00057ADE"/>
    <w:rsid w:val="000633EE"/>
    <w:rsid w:val="000634AC"/>
    <w:rsid w:val="00070024"/>
    <w:rsid w:val="00073815"/>
    <w:rsid w:val="0007454F"/>
    <w:rsid w:val="00075FBB"/>
    <w:rsid w:val="00077A67"/>
    <w:rsid w:val="00080BDB"/>
    <w:rsid w:val="00083675"/>
    <w:rsid w:val="00096C12"/>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F45D6"/>
    <w:rsid w:val="000F54B4"/>
    <w:rsid w:val="001002AE"/>
    <w:rsid w:val="00100ABA"/>
    <w:rsid w:val="00106C3B"/>
    <w:rsid w:val="00107851"/>
    <w:rsid w:val="00107BB4"/>
    <w:rsid w:val="00114413"/>
    <w:rsid w:val="00120B99"/>
    <w:rsid w:val="001213CD"/>
    <w:rsid w:val="001256C7"/>
    <w:rsid w:val="00125B29"/>
    <w:rsid w:val="00130684"/>
    <w:rsid w:val="00130FD4"/>
    <w:rsid w:val="001336F5"/>
    <w:rsid w:val="0013467A"/>
    <w:rsid w:val="001402FD"/>
    <w:rsid w:val="00142655"/>
    <w:rsid w:val="0014340A"/>
    <w:rsid w:val="00143F37"/>
    <w:rsid w:val="001441BE"/>
    <w:rsid w:val="00145867"/>
    <w:rsid w:val="00145BC4"/>
    <w:rsid w:val="00156AEB"/>
    <w:rsid w:val="00157FE7"/>
    <w:rsid w:val="001605ED"/>
    <w:rsid w:val="001637DC"/>
    <w:rsid w:val="00163CA7"/>
    <w:rsid w:val="0017112B"/>
    <w:rsid w:val="00175F31"/>
    <w:rsid w:val="00177631"/>
    <w:rsid w:val="001778B4"/>
    <w:rsid w:val="001779BE"/>
    <w:rsid w:val="001803B8"/>
    <w:rsid w:val="0018689C"/>
    <w:rsid w:val="001934D4"/>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7CAD"/>
    <w:rsid w:val="00235F0C"/>
    <w:rsid w:val="002444F0"/>
    <w:rsid w:val="00244D7C"/>
    <w:rsid w:val="0024787C"/>
    <w:rsid w:val="00255B89"/>
    <w:rsid w:val="00261500"/>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6FE5"/>
    <w:rsid w:val="002C006F"/>
    <w:rsid w:val="002C0825"/>
    <w:rsid w:val="002C163F"/>
    <w:rsid w:val="002C25C9"/>
    <w:rsid w:val="002C3602"/>
    <w:rsid w:val="002C450E"/>
    <w:rsid w:val="002C6DC8"/>
    <w:rsid w:val="002D0874"/>
    <w:rsid w:val="002D20AA"/>
    <w:rsid w:val="002D2306"/>
    <w:rsid w:val="002D6536"/>
    <w:rsid w:val="002E1030"/>
    <w:rsid w:val="002E2B13"/>
    <w:rsid w:val="002E3CFF"/>
    <w:rsid w:val="002E40BB"/>
    <w:rsid w:val="002E559F"/>
    <w:rsid w:val="002F09F7"/>
    <w:rsid w:val="002F23D7"/>
    <w:rsid w:val="002F36A6"/>
    <w:rsid w:val="002F49AB"/>
    <w:rsid w:val="002F6AA2"/>
    <w:rsid w:val="002F766F"/>
    <w:rsid w:val="002F7AAC"/>
    <w:rsid w:val="00300BD7"/>
    <w:rsid w:val="0030798C"/>
    <w:rsid w:val="00310065"/>
    <w:rsid w:val="00315972"/>
    <w:rsid w:val="00317469"/>
    <w:rsid w:val="00321AC7"/>
    <w:rsid w:val="0032637B"/>
    <w:rsid w:val="00326DDC"/>
    <w:rsid w:val="0032704B"/>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A64CF"/>
    <w:rsid w:val="003B7BE4"/>
    <w:rsid w:val="003C2A9E"/>
    <w:rsid w:val="003C4FC7"/>
    <w:rsid w:val="003C62E3"/>
    <w:rsid w:val="003D0250"/>
    <w:rsid w:val="003D463A"/>
    <w:rsid w:val="003D5B92"/>
    <w:rsid w:val="003E6F62"/>
    <w:rsid w:val="003F0141"/>
    <w:rsid w:val="003F1027"/>
    <w:rsid w:val="003F3CB5"/>
    <w:rsid w:val="003F6014"/>
    <w:rsid w:val="00407542"/>
    <w:rsid w:val="00407ACA"/>
    <w:rsid w:val="00410D26"/>
    <w:rsid w:val="00412503"/>
    <w:rsid w:val="00413743"/>
    <w:rsid w:val="004144A1"/>
    <w:rsid w:val="0041741A"/>
    <w:rsid w:val="00423007"/>
    <w:rsid w:val="004367AB"/>
    <w:rsid w:val="00440552"/>
    <w:rsid w:val="004429C4"/>
    <w:rsid w:val="00445031"/>
    <w:rsid w:val="004518F9"/>
    <w:rsid w:val="00452E37"/>
    <w:rsid w:val="004547E4"/>
    <w:rsid w:val="00457344"/>
    <w:rsid w:val="00460BFD"/>
    <w:rsid w:val="00460F27"/>
    <w:rsid w:val="00461097"/>
    <w:rsid w:val="00461866"/>
    <w:rsid w:val="00462006"/>
    <w:rsid w:val="00463729"/>
    <w:rsid w:val="004657B7"/>
    <w:rsid w:val="00466444"/>
    <w:rsid w:val="00476F65"/>
    <w:rsid w:val="00477615"/>
    <w:rsid w:val="0048711F"/>
    <w:rsid w:val="00491E17"/>
    <w:rsid w:val="004940D6"/>
    <w:rsid w:val="004A02F1"/>
    <w:rsid w:val="004A1051"/>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545C7"/>
    <w:rsid w:val="005548B3"/>
    <w:rsid w:val="005559C4"/>
    <w:rsid w:val="00560013"/>
    <w:rsid w:val="005601CB"/>
    <w:rsid w:val="00560EF3"/>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17DF"/>
    <w:rsid w:val="005E51D7"/>
    <w:rsid w:val="005E5652"/>
    <w:rsid w:val="005E62D4"/>
    <w:rsid w:val="005E6626"/>
    <w:rsid w:val="005E667C"/>
    <w:rsid w:val="00604EC2"/>
    <w:rsid w:val="0060538C"/>
    <w:rsid w:val="00607844"/>
    <w:rsid w:val="00610D01"/>
    <w:rsid w:val="00611868"/>
    <w:rsid w:val="0061419E"/>
    <w:rsid w:val="00616982"/>
    <w:rsid w:val="006222FC"/>
    <w:rsid w:val="00625275"/>
    <w:rsid w:val="00627ABD"/>
    <w:rsid w:val="0063336D"/>
    <w:rsid w:val="00635B3B"/>
    <w:rsid w:val="006372AE"/>
    <w:rsid w:val="0064534C"/>
    <w:rsid w:val="00645956"/>
    <w:rsid w:val="00646F60"/>
    <w:rsid w:val="00653008"/>
    <w:rsid w:val="00653455"/>
    <w:rsid w:val="00653597"/>
    <w:rsid w:val="006539F5"/>
    <w:rsid w:val="006615C4"/>
    <w:rsid w:val="006675EB"/>
    <w:rsid w:val="00676181"/>
    <w:rsid w:val="0068131F"/>
    <w:rsid w:val="006813DA"/>
    <w:rsid w:val="006834D7"/>
    <w:rsid w:val="00691AC2"/>
    <w:rsid w:val="00694BDB"/>
    <w:rsid w:val="006A34C1"/>
    <w:rsid w:val="006A3DDC"/>
    <w:rsid w:val="006A4261"/>
    <w:rsid w:val="006A6593"/>
    <w:rsid w:val="006A779E"/>
    <w:rsid w:val="006C62BF"/>
    <w:rsid w:val="006D0C00"/>
    <w:rsid w:val="006D1310"/>
    <w:rsid w:val="006D4283"/>
    <w:rsid w:val="006D537F"/>
    <w:rsid w:val="006D6B31"/>
    <w:rsid w:val="006E14C5"/>
    <w:rsid w:val="006E1864"/>
    <w:rsid w:val="006E2CCB"/>
    <w:rsid w:val="006F46F6"/>
    <w:rsid w:val="006F6517"/>
    <w:rsid w:val="006F69A1"/>
    <w:rsid w:val="00704A4C"/>
    <w:rsid w:val="00705BC2"/>
    <w:rsid w:val="007077B8"/>
    <w:rsid w:val="00712E87"/>
    <w:rsid w:val="007137C7"/>
    <w:rsid w:val="00715E40"/>
    <w:rsid w:val="00716F82"/>
    <w:rsid w:val="00730785"/>
    <w:rsid w:val="00736B1A"/>
    <w:rsid w:val="007377F2"/>
    <w:rsid w:val="0074351A"/>
    <w:rsid w:val="00744AA8"/>
    <w:rsid w:val="00747C4B"/>
    <w:rsid w:val="00751998"/>
    <w:rsid w:val="00757968"/>
    <w:rsid w:val="00763205"/>
    <w:rsid w:val="00767329"/>
    <w:rsid w:val="00774D79"/>
    <w:rsid w:val="00777D91"/>
    <w:rsid w:val="00782234"/>
    <w:rsid w:val="007909C1"/>
    <w:rsid w:val="00792846"/>
    <w:rsid w:val="00793F68"/>
    <w:rsid w:val="00794336"/>
    <w:rsid w:val="00797162"/>
    <w:rsid w:val="007A132E"/>
    <w:rsid w:val="007A2D8F"/>
    <w:rsid w:val="007A55AB"/>
    <w:rsid w:val="007A647D"/>
    <w:rsid w:val="007A797D"/>
    <w:rsid w:val="007A7999"/>
    <w:rsid w:val="007B0515"/>
    <w:rsid w:val="007B11AD"/>
    <w:rsid w:val="007B252D"/>
    <w:rsid w:val="007C0542"/>
    <w:rsid w:val="007C078F"/>
    <w:rsid w:val="007C4720"/>
    <w:rsid w:val="007D3F47"/>
    <w:rsid w:val="007D40AB"/>
    <w:rsid w:val="007D621A"/>
    <w:rsid w:val="007F1844"/>
    <w:rsid w:val="007F2866"/>
    <w:rsid w:val="00801329"/>
    <w:rsid w:val="00814ACB"/>
    <w:rsid w:val="00822FAE"/>
    <w:rsid w:val="008258F2"/>
    <w:rsid w:val="00830A9D"/>
    <w:rsid w:val="00832F11"/>
    <w:rsid w:val="00834FF7"/>
    <w:rsid w:val="008370FC"/>
    <w:rsid w:val="00841D9F"/>
    <w:rsid w:val="00855D12"/>
    <w:rsid w:val="00860763"/>
    <w:rsid w:val="008617CF"/>
    <w:rsid w:val="008637A8"/>
    <w:rsid w:val="00864607"/>
    <w:rsid w:val="008657EA"/>
    <w:rsid w:val="00871D3F"/>
    <w:rsid w:val="00871DF7"/>
    <w:rsid w:val="0087201E"/>
    <w:rsid w:val="00875818"/>
    <w:rsid w:val="00876929"/>
    <w:rsid w:val="008774F8"/>
    <w:rsid w:val="00881B3E"/>
    <w:rsid w:val="00887903"/>
    <w:rsid w:val="008919CB"/>
    <w:rsid w:val="00892E76"/>
    <w:rsid w:val="00893A77"/>
    <w:rsid w:val="0089406E"/>
    <w:rsid w:val="0089449A"/>
    <w:rsid w:val="00895965"/>
    <w:rsid w:val="008A3D55"/>
    <w:rsid w:val="008B1C41"/>
    <w:rsid w:val="008B23A0"/>
    <w:rsid w:val="008B40F1"/>
    <w:rsid w:val="008B68C1"/>
    <w:rsid w:val="008B716D"/>
    <w:rsid w:val="008C4FE3"/>
    <w:rsid w:val="008C7968"/>
    <w:rsid w:val="008D667E"/>
    <w:rsid w:val="008E161C"/>
    <w:rsid w:val="008E23C8"/>
    <w:rsid w:val="008E261F"/>
    <w:rsid w:val="008F552C"/>
    <w:rsid w:val="008F6B27"/>
    <w:rsid w:val="008F7CBB"/>
    <w:rsid w:val="009030F1"/>
    <w:rsid w:val="0090389A"/>
    <w:rsid w:val="00903A87"/>
    <w:rsid w:val="00903F57"/>
    <w:rsid w:val="0090474A"/>
    <w:rsid w:val="00905A4A"/>
    <w:rsid w:val="00911A1C"/>
    <w:rsid w:val="00912B25"/>
    <w:rsid w:val="00915FA3"/>
    <w:rsid w:val="00917D31"/>
    <w:rsid w:val="00921529"/>
    <w:rsid w:val="00923693"/>
    <w:rsid w:val="0092799D"/>
    <w:rsid w:val="00933581"/>
    <w:rsid w:val="009339CB"/>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73F38"/>
    <w:rsid w:val="00982C18"/>
    <w:rsid w:val="009856EB"/>
    <w:rsid w:val="00985C6E"/>
    <w:rsid w:val="00987D4E"/>
    <w:rsid w:val="0099328A"/>
    <w:rsid w:val="00993A94"/>
    <w:rsid w:val="00994E1E"/>
    <w:rsid w:val="00997922"/>
    <w:rsid w:val="009A03C3"/>
    <w:rsid w:val="009A2086"/>
    <w:rsid w:val="009B1072"/>
    <w:rsid w:val="009B5E49"/>
    <w:rsid w:val="009C4B1B"/>
    <w:rsid w:val="009C7383"/>
    <w:rsid w:val="009D180D"/>
    <w:rsid w:val="009D2434"/>
    <w:rsid w:val="009D50FF"/>
    <w:rsid w:val="009E07BC"/>
    <w:rsid w:val="009E1326"/>
    <w:rsid w:val="009E3F0F"/>
    <w:rsid w:val="009E40E7"/>
    <w:rsid w:val="009E527B"/>
    <w:rsid w:val="009E5467"/>
    <w:rsid w:val="009F6843"/>
    <w:rsid w:val="009F6A12"/>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308B6"/>
    <w:rsid w:val="00A30B38"/>
    <w:rsid w:val="00A30BC7"/>
    <w:rsid w:val="00A32038"/>
    <w:rsid w:val="00A33A59"/>
    <w:rsid w:val="00A3514D"/>
    <w:rsid w:val="00A40CBD"/>
    <w:rsid w:val="00A44CA9"/>
    <w:rsid w:val="00A46B89"/>
    <w:rsid w:val="00A50442"/>
    <w:rsid w:val="00A51DD3"/>
    <w:rsid w:val="00A533F5"/>
    <w:rsid w:val="00A6714F"/>
    <w:rsid w:val="00A72F46"/>
    <w:rsid w:val="00A7361F"/>
    <w:rsid w:val="00A767C2"/>
    <w:rsid w:val="00A77764"/>
    <w:rsid w:val="00A809EB"/>
    <w:rsid w:val="00A82857"/>
    <w:rsid w:val="00A84AC6"/>
    <w:rsid w:val="00A85C3D"/>
    <w:rsid w:val="00A90C80"/>
    <w:rsid w:val="00A94FCE"/>
    <w:rsid w:val="00A97106"/>
    <w:rsid w:val="00A97503"/>
    <w:rsid w:val="00AA39F5"/>
    <w:rsid w:val="00AA4A7F"/>
    <w:rsid w:val="00AA4DB5"/>
    <w:rsid w:val="00AA70C5"/>
    <w:rsid w:val="00AB079B"/>
    <w:rsid w:val="00AB2D15"/>
    <w:rsid w:val="00AB5C27"/>
    <w:rsid w:val="00AB77EA"/>
    <w:rsid w:val="00AC00CD"/>
    <w:rsid w:val="00AC181C"/>
    <w:rsid w:val="00AC4E6F"/>
    <w:rsid w:val="00AD222F"/>
    <w:rsid w:val="00AD5F1E"/>
    <w:rsid w:val="00AE4F41"/>
    <w:rsid w:val="00B03D8F"/>
    <w:rsid w:val="00B055AE"/>
    <w:rsid w:val="00B05DD7"/>
    <w:rsid w:val="00B145D6"/>
    <w:rsid w:val="00B21A84"/>
    <w:rsid w:val="00B2223F"/>
    <w:rsid w:val="00B228DE"/>
    <w:rsid w:val="00B24DFA"/>
    <w:rsid w:val="00B31A8E"/>
    <w:rsid w:val="00B32A1E"/>
    <w:rsid w:val="00B3544C"/>
    <w:rsid w:val="00B35783"/>
    <w:rsid w:val="00B37535"/>
    <w:rsid w:val="00B431C8"/>
    <w:rsid w:val="00B43D94"/>
    <w:rsid w:val="00B50F68"/>
    <w:rsid w:val="00B55B00"/>
    <w:rsid w:val="00B56DDD"/>
    <w:rsid w:val="00B62CD7"/>
    <w:rsid w:val="00B6794B"/>
    <w:rsid w:val="00B7210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723E5"/>
    <w:rsid w:val="00C81E5D"/>
    <w:rsid w:val="00C82801"/>
    <w:rsid w:val="00C83163"/>
    <w:rsid w:val="00C84460"/>
    <w:rsid w:val="00C86DB2"/>
    <w:rsid w:val="00C87536"/>
    <w:rsid w:val="00C87D5C"/>
    <w:rsid w:val="00C9102F"/>
    <w:rsid w:val="00C92DC7"/>
    <w:rsid w:val="00CA02A0"/>
    <w:rsid w:val="00CA031C"/>
    <w:rsid w:val="00CA0370"/>
    <w:rsid w:val="00CA343E"/>
    <w:rsid w:val="00CB5783"/>
    <w:rsid w:val="00CC10A1"/>
    <w:rsid w:val="00CC370F"/>
    <w:rsid w:val="00CC3BEF"/>
    <w:rsid w:val="00CC4125"/>
    <w:rsid w:val="00CC4EED"/>
    <w:rsid w:val="00CD0E73"/>
    <w:rsid w:val="00CD3617"/>
    <w:rsid w:val="00CE0288"/>
    <w:rsid w:val="00CE679F"/>
    <w:rsid w:val="00CF56DA"/>
    <w:rsid w:val="00D049BC"/>
    <w:rsid w:val="00D07A7C"/>
    <w:rsid w:val="00D14E50"/>
    <w:rsid w:val="00D203D1"/>
    <w:rsid w:val="00D219BB"/>
    <w:rsid w:val="00D237C9"/>
    <w:rsid w:val="00D24F4D"/>
    <w:rsid w:val="00D278F6"/>
    <w:rsid w:val="00D3250E"/>
    <w:rsid w:val="00D3266C"/>
    <w:rsid w:val="00D3498F"/>
    <w:rsid w:val="00D40CEB"/>
    <w:rsid w:val="00D41098"/>
    <w:rsid w:val="00D455D4"/>
    <w:rsid w:val="00D50E0D"/>
    <w:rsid w:val="00D51B58"/>
    <w:rsid w:val="00D52219"/>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0BEC"/>
    <w:rsid w:val="00DA3004"/>
    <w:rsid w:val="00DA34E8"/>
    <w:rsid w:val="00DB1107"/>
    <w:rsid w:val="00DB2596"/>
    <w:rsid w:val="00DB3B2B"/>
    <w:rsid w:val="00DB4FFE"/>
    <w:rsid w:val="00DB686C"/>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E00482"/>
    <w:rsid w:val="00E03687"/>
    <w:rsid w:val="00E03C2D"/>
    <w:rsid w:val="00E03D2B"/>
    <w:rsid w:val="00E041C4"/>
    <w:rsid w:val="00E05AF4"/>
    <w:rsid w:val="00E068AA"/>
    <w:rsid w:val="00E06DA4"/>
    <w:rsid w:val="00E07985"/>
    <w:rsid w:val="00E10EE7"/>
    <w:rsid w:val="00E10F29"/>
    <w:rsid w:val="00E12AEA"/>
    <w:rsid w:val="00E141D1"/>
    <w:rsid w:val="00E147BF"/>
    <w:rsid w:val="00E14A6C"/>
    <w:rsid w:val="00E14B4A"/>
    <w:rsid w:val="00E16F69"/>
    <w:rsid w:val="00E22B4A"/>
    <w:rsid w:val="00E30FFD"/>
    <w:rsid w:val="00E32A82"/>
    <w:rsid w:val="00E35717"/>
    <w:rsid w:val="00E36C8A"/>
    <w:rsid w:val="00E42131"/>
    <w:rsid w:val="00E46B5F"/>
    <w:rsid w:val="00E606C8"/>
    <w:rsid w:val="00E60A49"/>
    <w:rsid w:val="00E61DAA"/>
    <w:rsid w:val="00E65690"/>
    <w:rsid w:val="00E66966"/>
    <w:rsid w:val="00E7169B"/>
    <w:rsid w:val="00E725AA"/>
    <w:rsid w:val="00E739D5"/>
    <w:rsid w:val="00E76CDB"/>
    <w:rsid w:val="00E77B45"/>
    <w:rsid w:val="00E8072B"/>
    <w:rsid w:val="00E8110E"/>
    <w:rsid w:val="00E82E5A"/>
    <w:rsid w:val="00E83D4F"/>
    <w:rsid w:val="00E923D9"/>
    <w:rsid w:val="00E92E60"/>
    <w:rsid w:val="00E94DC3"/>
    <w:rsid w:val="00E95304"/>
    <w:rsid w:val="00EA295F"/>
    <w:rsid w:val="00EA43E0"/>
    <w:rsid w:val="00EA717E"/>
    <w:rsid w:val="00EB0349"/>
    <w:rsid w:val="00EB16BC"/>
    <w:rsid w:val="00EB6AD8"/>
    <w:rsid w:val="00EC2733"/>
    <w:rsid w:val="00ED0212"/>
    <w:rsid w:val="00ED5901"/>
    <w:rsid w:val="00ED590D"/>
    <w:rsid w:val="00ED5F4D"/>
    <w:rsid w:val="00ED6ECB"/>
    <w:rsid w:val="00EE16E8"/>
    <w:rsid w:val="00EE258A"/>
    <w:rsid w:val="00EE322E"/>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474"/>
    <w:rsid w:val="00F560F9"/>
    <w:rsid w:val="00F5682B"/>
    <w:rsid w:val="00F5684F"/>
    <w:rsid w:val="00F569B0"/>
    <w:rsid w:val="00F649E7"/>
    <w:rsid w:val="00F66148"/>
    <w:rsid w:val="00F7554F"/>
    <w:rsid w:val="00F777EB"/>
    <w:rsid w:val="00F8692E"/>
    <w:rsid w:val="00F8758D"/>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1374"/>
    <w:rsid w:val="00FE20A0"/>
    <w:rsid w:val="00FE20DE"/>
    <w:rsid w:val="00FE591B"/>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1470160X2030356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36622</Words>
  <Characters>208747</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2</cp:revision>
  <dcterms:created xsi:type="dcterms:W3CDTF">2022-03-29T02:55:00Z</dcterms:created>
  <dcterms:modified xsi:type="dcterms:W3CDTF">2022-03-2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